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635D403C"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840242">
        <w:rPr>
          <w:noProof/>
        </w:rPr>
        <w:t>6/18/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ins w:id="6" w:author="Robin Brueggemann" w:date="2021-06-17T13:17:00Z">
        <w:r w:rsidR="0063410F">
          <w:t xml:space="preserve"> </w:t>
        </w:r>
      </w:ins>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5D357A">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5D357A">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5D357A">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5D357A">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5D357A">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5D357A">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5D357A">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5D357A">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5D357A">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5D357A">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5D357A">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5D357A">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5D357A">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5D357A">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7" w:name="_Toc73444232"/>
      <w:bookmarkStart w:id="8" w:name="_Toc73461010"/>
      <w:bookmarkStart w:id="9" w:name="_Toc73461154"/>
      <w:bookmarkStart w:id="10" w:name="_Toc73461184"/>
      <w:bookmarkStart w:id="11" w:name="_Toc73461218"/>
      <w:bookmarkStart w:id="12" w:name="_Toc73461233"/>
      <w:r w:rsidRPr="00090FEF">
        <w:lastRenderedPageBreak/>
        <w:t>Acknowledgement</w:t>
      </w:r>
      <w:bookmarkEnd w:id="7"/>
      <w:bookmarkEnd w:id="8"/>
      <w:bookmarkEnd w:id="9"/>
      <w:bookmarkEnd w:id="10"/>
      <w:bookmarkEnd w:id="11"/>
      <w:bookmarkEnd w:id="12"/>
    </w:p>
    <w:p w14:paraId="65A62050" w14:textId="77777777" w:rsidR="002D022C" w:rsidRPr="00090FEF" w:rsidRDefault="002D022C" w:rsidP="00692E0A">
      <w:pPr>
        <w:pStyle w:val="Alias"/>
      </w:pPr>
      <w:bookmarkStart w:id="13" w:name="_Toc73444233"/>
      <w:bookmarkStart w:id="14" w:name="_Toc73461011"/>
      <w:bookmarkStart w:id="15" w:name="_Toc73461155"/>
      <w:bookmarkStart w:id="16" w:name="_Toc73461185"/>
      <w:bookmarkStart w:id="17" w:name="_Toc73461219"/>
      <w:bookmarkStart w:id="18" w:name="_Toc73461234"/>
      <w:r w:rsidRPr="00090FEF">
        <w:t>Declaration of scientific integrity</w:t>
      </w:r>
      <w:bookmarkEnd w:id="13"/>
      <w:bookmarkEnd w:id="14"/>
      <w:bookmarkEnd w:id="15"/>
      <w:bookmarkEnd w:id="16"/>
      <w:bookmarkEnd w:id="17"/>
      <w:bookmarkEnd w:id="18"/>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9" w:name="_Toc72686985"/>
      <w:bookmarkStart w:id="20" w:name="_Toc73444072"/>
      <w:bookmarkStart w:id="21" w:name="_Toc73444204"/>
      <w:bookmarkStart w:id="22" w:name="_Toc73444234"/>
      <w:bookmarkStart w:id="23" w:name="_Toc73461012"/>
      <w:bookmarkStart w:id="24" w:name="_Toc73461083"/>
      <w:bookmarkStart w:id="25" w:name="_Toc73461141"/>
      <w:bookmarkStart w:id="26" w:name="_Toc73461156"/>
      <w:bookmarkStart w:id="27" w:name="_Toc73461186"/>
      <w:bookmarkStart w:id="28" w:name="_Toc73461220"/>
      <w:bookmarkStart w:id="29" w:name="_Toc73461235"/>
      <w:bookmarkStart w:id="30" w:name="_Toc73605375"/>
      <w:r w:rsidRPr="00090FEF">
        <w:lastRenderedPageBreak/>
        <w:t>Abstract</w:t>
      </w:r>
      <w:bookmarkEnd w:id="19"/>
      <w:bookmarkEnd w:id="20"/>
      <w:bookmarkEnd w:id="21"/>
      <w:bookmarkEnd w:id="22"/>
      <w:bookmarkEnd w:id="23"/>
      <w:bookmarkEnd w:id="24"/>
      <w:bookmarkEnd w:id="25"/>
      <w:bookmarkEnd w:id="26"/>
      <w:bookmarkEnd w:id="27"/>
      <w:bookmarkEnd w:id="28"/>
      <w:bookmarkEnd w:id="29"/>
      <w:bookmarkEnd w:id="30"/>
    </w:p>
    <w:p w14:paraId="699C27BB" w14:textId="77777777" w:rsidR="00262003" w:rsidRPr="00090FEF" w:rsidRDefault="00262003" w:rsidP="00262003">
      <w:pPr>
        <w:pStyle w:val="berschrift1"/>
      </w:pPr>
      <w:bookmarkStart w:id="31" w:name="_Toc72686986"/>
      <w:bookmarkStart w:id="32" w:name="_Toc73444073"/>
      <w:bookmarkStart w:id="33" w:name="_Toc73444205"/>
      <w:bookmarkStart w:id="34" w:name="_Toc73444235"/>
      <w:bookmarkStart w:id="35" w:name="_Toc73461013"/>
      <w:bookmarkStart w:id="36" w:name="_Toc73461084"/>
      <w:bookmarkStart w:id="37" w:name="_Toc73461142"/>
      <w:bookmarkStart w:id="38" w:name="_Toc73461157"/>
      <w:bookmarkStart w:id="39" w:name="_Toc73461187"/>
      <w:bookmarkStart w:id="40" w:name="_Toc73461221"/>
      <w:bookmarkStart w:id="41" w:name="_Toc73461236"/>
      <w:bookmarkStart w:id="42" w:name="_Toc73605376"/>
      <w:r w:rsidRPr="00090FEF">
        <w:t>Keywords</w:t>
      </w:r>
      <w:bookmarkEnd w:id="31"/>
      <w:bookmarkEnd w:id="32"/>
      <w:bookmarkEnd w:id="33"/>
      <w:bookmarkEnd w:id="34"/>
      <w:bookmarkEnd w:id="35"/>
      <w:bookmarkEnd w:id="36"/>
      <w:bookmarkEnd w:id="37"/>
      <w:bookmarkEnd w:id="38"/>
      <w:bookmarkEnd w:id="39"/>
      <w:bookmarkEnd w:id="40"/>
      <w:bookmarkEnd w:id="41"/>
      <w:bookmarkEnd w:id="42"/>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3" w:name="_Toc72686987"/>
      <w:bookmarkStart w:id="44" w:name="_Toc73444074"/>
      <w:bookmarkStart w:id="45" w:name="_Toc73444206"/>
      <w:bookmarkStart w:id="46" w:name="_Toc73444236"/>
      <w:bookmarkStart w:id="47" w:name="_Toc73461014"/>
      <w:bookmarkStart w:id="48" w:name="_Toc73461085"/>
      <w:bookmarkStart w:id="49" w:name="_Toc73461143"/>
      <w:bookmarkStart w:id="50" w:name="_Toc73461158"/>
      <w:bookmarkStart w:id="51" w:name="_Toc73461188"/>
      <w:bookmarkStart w:id="52" w:name="_Toc73461222"/>
      <w:bookmarkStart w:id="53" w:name="_Toc73461237"/>
      <w:r>
        <w:br w:type="page"/>
      </w:r>
    </w:p>
    <w:p w14:paraId="37EAE1AB" w14:textId="12343639" w:rsidR="00754B80" w:rsidRPr="00090FEF" w:rsidRDefault="009318C8" w:rsidP="009318C8">
      <w:pPr>
        <w:pStyle w:val="berschrift1"/>
        <w:ind w:left="360"/>
      </w:pPr>
      <w:bookmarkStart w:id="54" w:name="_Toc73605377"/>
      <w:r w:rsidRPr="009318C8">
        <w:lastRenderedPageBreak/>
        <w:t>1.</w:t>
      </w:r>
      <w:r>
        <w:t xml:space="preserve"> </w:t>
      </w:r>
      <w:r w:rsidR="00754B80" w:rsidRPr="00090FEF">
        <w:t>Introduction</w:t>
      </w:r>
      <w:bookmarkEnd w:id="43"/>
      <w:bookmarkEnd w:id="44"/>
      <w:bookmarkEnd w:id="45"/>
      <w:bookmarkEnd w:id="46"/>
      <w:bookmarkEnd w:id="47"/>
      <w:bookmarkEnd w:id="48"/>
      <w:bookmarkEnd w:id="49"/>
      <w:bookmarkEnd w:id="50"/>
      <w:bookmarkEnd w:id="51"/>
      <w:bookmarkEnd w:id="52"/>
      <w:bookmarkEnd w:id="53"/>
      <w:bookmarkEnd w:id="54"/>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known by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commentRangeStart w:id="55"/>
      <w:r w:rsidRPr="00090FEF">
        <w:t>people</w:t>
      </w:r>
      <w:commentRangeEnd w:id="55"/>
      <w:r w:rsidR="00A57EB7">
        <w:rPr>
          <w:rStyle w:val="Kommentarzeichen"/>
          <w:rFonts w:cs="Mangal"/>
        </w:rPr>
        <w:commentReference w:id="55"/>
      </w:r>
      <w:r w:rsidRPr="00090FEF">
        <w:t>.</w:t>
      </w:r>
    </w:p>
    <w:p w14:paraId="4EB3E901" w14:textId="0A5E71C5" w:rsidR="006E172F" w:rsidRPr="006E172F" w:rsidRDefault="00431B5D" w:rsidP="006E172F">
      <w:pPr>
        <w:pStyle w:val="berschrift2"/>
        <w:rPr>
          <w:rStyle w:val="berschrift2Zchn"/>
          <w:b/>
        </w:rPr>
      </w:pPr>
      <w:bookmarkStart w:id="56" w:name="_Toc73461015"/>
      <w:bookmarkStart w:id="57" w:name="_Toc73461086"/>
      <w:bookmarkStart w:id="58" w:name="_Toc73461144"/>
      <w:bookmarkStart w:id="59" w:name="_Toc73461159"/>
      <w:bookmarkStart w:id="60" w:name="_Toc73461189"/>
      <w:bookmarkStart w:id="61" w:name="_Toc73461223"/>
      <w:bookmarkStart w:id="62" w:name="_Toc73461238"/>
      <w:bookmarkStart w:id="63" w:name="_Toc73605378"/>
      <w:r>
        <w:rPr>
          <w:rStyle w:val="berschrift2Zchn"/>
          <w:b/>
        </w:rPr>
        <w:t xml:space="preserve">1.1. </w:t>
      </w:r>
      <w:commentRangeStart w:id="64"/>
      <w:commentRangeStart w:id="65"/>
      <w:r w:rsidR="006E172F" w:rsidRPr="006E172F">
        <w:rPr>
          <w:rStyle w:val="berschrift2Zchn"/>
          <w:b/>
        </w:rPr>
        <w:t>Theory</w:t>
      </w:r>
      <w:bookmarkEnd w:id="56"/>
      <w:bookmarkEnd w:id="57"/>
      <w:bookmarkEnd w:id="58"/>
      <w:bookmarkEnd w:id="59"/>
      <w:bookmarkEnd w:id="60"/>
      <w:bookmarkEnd w:id="61"/>
      <w:bookmarkEnd w:id="62"/>
      <w:bookmarkEnd w:id="63"/>
      <w:commentRangeEnd w:id="64"/>
      <w:r w:rsidR="00765A4E">
        <w:rPr>
          <w:rStyle w:val="Kommentarzeichen"/>
          <w:rFonts w:eastAsia="Linux Libertine O" w:cs="Mangal"/>
          <w:b w:val="0"/>
        </w:rPr>
        <w:commentReference w:id="64"/>
      </w:r>
      <w:commentRangeEnd w:id="65"/>
      <w:r w:rsidR="00B84373">
        <w:rPr>
          <w:rStyle w:val="Kommentarzeichen"/>
          <w:rFonts w:eastAsia="Linux Libertine O" w:cs="Mangal"/>
          <w:b w:val="0"/>
        </w:rPr>
        <w:commentReference w:id="65"/>
      </w:r>
    </w:p>
    <w:p w14:paraId="4A8D8B38" w14:textId="44E29D55" w:rsidR="005F79B6" w:rsidRPr="009318C8" w:rsidRDefault="00431B5D" w:rsidP="009318C8">
      <w:pPr>
        <w:pStyle w:val="berschrift3"/>
      </w:pPr>
      <w:bookmarkStart w:id="66" w:name="_Toc73605379"/>
      <w:r w:rsidRPr="009318C8">
        <w:t xml:space="preserve">1.1.1. </w:t>
      </w:r>
      <w:r w:rsidR="00087785" w:rsidRPr="009318C8">
        <w:t>Perceptional differences in ostracized individuals</w:t>
      </w:r>
      <w:bookmarkEnd w:id="66"/>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commentRangeStart w:id="67"/>
      <w:commentRangeStart w:id="68"/>
      <w:r w:rsidR="00754B80" w:rsidRPr="00090FEF">
        <w:t xml:space="preserve">help </w:t>
      </w:r>
      <w:commentRangeEnd w:id="67"/>
      <w:r w:rsidR="00765A4E">
        <w:rPr>
          <w:rStyle w:val="Kommentarzeichen"/>
          <w:rFonts w:cs="Mangal"/>
        </w:rPr>
        <w:commentReference w:id="67"/>
      </w:r>
      <w:commentRangeEnd w:id="68"/>
      <w:r w:rsidR="00B11611">
        <w:rPr>
          <w:rStyle w:val="Kommentarzeichen"/>
          <w:rFonts w:cs="Mangal"/>
        </w:rPr>
        <w:commentReference w:id="68"/>
      </w:r>
      <w:r w:rsidR="00754B80" w:rsidRPr="00090FEF">
        <w:t>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 xml:space="preserve">interaction partner when seeking </w:t>
      </w:r>
      <w:commentRangeStart w:id="69"/>
      <w:r w:rsidR="00754B80" w:rsidRPr="00090FEF">
        <w:t>reintegration</w:t>
      </w:r>
      <w:commentRangeEnd w:id="69"/>
      <w:r w:rsidR="00734C51">
        <w:rPr>
          <w:rStyle w:val="Kommentarzeichen"/>
          <w:rFonts w:cs="Mangal"/>
        </w:rPr>
        <w:commentReference w:id="69"/>
      </w:r>
      <w:r w:rsidR="00754B80" w:rsidRPr="00090FEF">
        <w:t>?</w:t>
      </w:r>
    </w:p>
    <w:p w14:paraId="56DF38CC" w14:textId="0C58A33F" w:rsidR="005F79B6" w:rsidRDefault="009318C8" w:rsidP="009318C8">
      <w:pPr>
        <w:pStyle w:val="berschrift3"/>
      </w:pPr>
      <w:bookmarkStart w:id="70" w:name="_Toc73605380"/>
      <w:r>
        <w:t xml:space="preserve">1.1.2. </w:t>
      </w:r>
      <w:r w:rsidR="00087785" w:rsidRPr="00087785">
        <w:t xml:space="preserve">Ostracism and </w:t>
      </w:r>
      <w:r w:rsidR="00087785">
        <w:t xml:space="preserve">facially communicated </w:t>
      </w:r>
      <w:r w:rsidR="00087785" w:rsidRPr="00087785">
        <w:t>personality traits</w:t>
      </w:r>
      <w:bookmarkEnd w:id="70"/>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w:t>
      </w:r>
      <w:commentRangeStart w:id="71"/>
      <w:commentRangeStart w:id="72"/>
      <w:r w:rsidRPr="00090FEF">
        <w:t xml:space="preserve">relatively accurate </w:t>
      </w:r>
      <w:commentRangeEnd w:id="71"/>
      <w:r w:rsidR="003E5AE5">
        <w:rPr>
          <w:rStyle w:val="Kommentarzeichen"/>
          <w:rFonts w:cs="Mangal"/>
        </w:rPr>
        <w:commentReference w:id="71"/>
      </w:r>
      <w:commentRangeEnd w:id="72"/>
      <w:r w:rsidR="007F4A46">
        <w:rPr>
          <w:rStyle w:val="Kommentarzeichen"/>
          <w:rFonts w:cs="Mangal"/>
        </w:rPr>
        <w:commentReference w:id="72"/>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mor</w:t>
      </w:r>
      <w:commentRangeStart w:id="73"/>
      <w:commentRangeStart w:id="74"/>
      <w:r w:rsidRPr="00090FEF">
        <w:t xml:space="preserve">e extreme </w:t>
      </w:r>
      <w:r w:rsidR="00B11611">
        <w:t>than individuals with high need to belong</w:t>
      </w:r>
      <w:r w:rsidRPr="00090FEF">
        <w:t>.</w:t>
      </w:r>
      <w:commentRangeEnd w:id="73"/>
      <w:r w:rsidR="00734C51">
        <w:rPr>
          <w:rStyle w:val="Kommentarzeichen"/>
          <w:rFonts w:cs="Mangal"/>
        </w:rPr>
        <w:commentReference w:id="73"/>
      </w:r>
      <w:commentRangeEnd w:id="74"/>
      <w:r w:rsidR="005674D3">
        <w:rPr>
          <w:rStyle w:val="Kommentarzeichen"/>
          <w:rFonts w:cs="Mangal"/>
        </w:rPr>
        <w:commentReference w:id="74"/>
      </w:r>
    </w:p>
    <w:p w14:paraId="43848307" w14:textId="118F3D5D" w:rsidR="005F79B6" w:rsidRDefault="009318C8" w:rsidP="005F79B6">
      <w:pPr>
        <w:pStyle w:val="berschrift3"/>
      </w:pPr>
      <w:bookmarkStart w:id="75" w:name="_Toc73605381"/>
      <w:r>
        <w:t xml:space="preserve">1.1.3. </w:t>
      </w:r>
      <w:r w:rsidR="00087785" w:rsidRPr="00087785">
        <w:t>Basel Face Database</w:t>
      </w:r>
      <w:bookmarkEnd w:id="75"/>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76" w:name="_Toc72686988"/>
      <w:bookmarkStart w:id="77" w:name="_Toc73444075"/>
      <w:bookmarkStart w:id="78" w:name="_Toc73444207"/>
      <w:bookmarkStart w:id="79" w:name="_Toc73444237"/>
      <w:bookmarkStart w:id="80" w:name="_Toc73461016"/>
      <w:bookmarkStart w:id="81" w:name="_Toc73461087"/>
      <w:bookmarkStart w:id="82" w:name="_Toc73461145"/>
      <w:bookmarkStart w:id="83" w:name="_Toc73461160"/>
      <w:bookmarkStart w:id="84" w:name="_Toc73461190"/>
      <w:bookmarkStart w:id="85" w:name="_Toc73461224"/>
      <w:bookmarkStart w:id="86" w:name="_Toc73461239"/>
      <w:bookmarkStart w:id="87" w:name="_Toc73605382"/>
      <w:r>
        <w:lastRenderedPageBreak/>
        <w:t xml:space="preserve">1.2. </w:t>
      </w:r>
      <w:r w:rsidR="00754B80" w:rsidRPr="00090FEF">
        <w:t>Hypotheses</w:t>
      </w:r>
      <w:bookmarkEnd w:id="76"/>
      <w:bookmarkEnd w:id="77"/>
      <w:bookmarkEnd w:id="78"/>
      <w:bookmarkEnd w:id="79"/>
      <w:bookmarkEnd w:id="80"/>
      <w:bookmarkEnd w:id="81"/>
      <w:bookmarkEnd w:id="82"/>
      <w:bookmarkEnd w:id="83"/>
      <w:bookmarkEnd w:id="84"/>
      <w:bookmarkEnd w:id="85"/>
      <w:bookmarkEnd w:id="86"/>
      <w:bookmarkEnd w:id="87"/>
    </w:p>
    <w:p w14:paraId="429F6244" w14:textId="6D2FA256"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w:t>
      </w:r>
      <w:commentRangeStart w:id="88"/>
      <w:commentRangeStart w:id="89"/>
      <w:r w:rsidRPr="00090FEF">
        <w:t>less conscientious</w:t>
      </w:r>
      <w:commentRangeEnd w:id="88"/>
      <w:r w:rsidR="00B01002">
        <w:rPr>
          <w:rStyle w:val="Kommentarzeichen"/>
          <w:rFonts w:cs="Mangal"/>
        </w:rPr>
        <w:commentReference w:id="88"/>
      </w:r>
      <w:commentRangeEnd w:id="89"/>
      <w:r w:rsidR="002537D9">
        <w:rPr>
          <w:rStyle w:val="Kommentarzeichen"/>
          <w:rFonts w:cs="Mangal"/>
        </w:rPr>
        <w:commentReference w:id="89"/>
      </w:r>
      <w:r w:rsidRPr="00090FEF">
        <w:t xml:space="preserve">, and less neurotic faces, as these </w:t>
      </w:r>
      <w:commentRangeStart w:id="90"/>
      <w:r w:rsidRPr="00090FEF">
        <w:t xml:space="preserve">general preferences </w:t>
      </w:r>
      <w:commentRangeEnd w:id="90"/>
      <w:r w:rsidR="001D493A">
        <w:rPr>
          <w:rStyle w:val="Kommentarzeichen"/>
          <w:rFonts w:cs="Mangal"/>
        </w:rPr>
        <w:commentReference w:id="90"/>
      </w:r>
      <w:r w:rsidRPr="00090FEF">
        <w:t xml:space="preserve">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p>
    <w:p w14:paraId="7789A2BE" w14:textId="77777777" w:rsidR="00754B80" w:rsidRPr="00090FEF" w:rsidRDefault="00754B80" w:rsidP="00A3132C">
      <w:r w:rsidRPr="00090FEF">
        <w:t>The resulting hypothesis is split up into five similar hypotheses that are as follows:</w:t>
      </w:r>
    </w:p>
    <w:p w14:paraId="76353D45" w14:textId="3011BDDA"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 extraversion</w:t>
      </w:r>
      <w:r w:rsidR="00F14CC2">
        <w:rPr>
          <w:i/>
          <w:iCs/>
        </w:rPr>
        <w:t xml:space="preserve"> by choosing these extremes more often when choosing a potential interaction partner. </w:t>
      </w:r>
    </w:p>
    <w:p w14:paraId="2B5EB094" w14:textId="2FF9B6C6"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agreeableness by choosing these extremes more often when choosing a potential interaction partner. </w:t>
      </w:r>
    </w:p>
    <w:p w14:paraId="16335C4A" w14:textId="287DE874"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Pr>
          <w:i/>
          <w:iCs/>
        </w:rPr>
        <w:t xml:space="preserve">openness by choosing these extremes more often when choosing a potential interaction partner. </w:t>
      </w:r>
    </w:p>
    <w:p w14:paraId="0A7ACC55" w14:textId="1A757B09" w:rsidR="00F14CC2" w:rsidRPr="00090FEF" w:rsidRDefault="00F14CC2" w:rsidP="00F14CC2">
      <w:pPr>
        <w:rPr>
          <w:i/>
          <w:iCs/>
        </w:rPr>
      </w:pPr>
      <w:r w:rsidRPr="00090FEF">
        <w:rPr>
          <w:i/>
          <w:iCs/>
        </w:rPr>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conscientiousness by choosing these extremes more often when choosing a potential interaction partner. </w:t>
      </w:r>
    </w:p>
    <w:p w14:paraId="250778EE" w14:textId="1BF2E3B1" w:rsidR="00F14CC2" w:rsidRPr="00090FEF" w:rsidRDefault="00F14CC2" w:rsidP="00F14CC2">
      <w:pPr>
        <w:rPr>
          <w:i/>
          <w:iCs/>
        </w:rPr>
      </w:pPr>
      <w:r w:rsidRPr="00090FEF">
        <w:rPr>
          <w:i/>
          <w:iCs/>
        </w:rPr>
        <w:lastRenderedPageBreak/>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Pr>
          <w:i/>
          <w:iCs/>
        </w:rPr>
        <w:t xml:space="preserve">neuroticism by choosing these extremes more often when choosing a potential interaction partner. </w:t>
      </w:r>
    </w:p>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303E660C" w14:textId="4BA403BE" w:rsidR="00754B80" w:rsidRPr="00090FEF" w:rsidRDefault="009318C8" w:rsidP="009318C8">
      <w:pPr>
        <w:pStyle w:val="berschrift1"/>
        <w:ind w:left="360"/>
        <w:rPr>
          <w:rFonts w:cstheme="minorHAnsi"/>
        </w:rPr>
      </w:pPr>
      <w:bookmarkStart w:id="91" w:name="_Toc72686989"/>
      <w:bookmarkStart w:id="92" w:name="_Toc73444076"/>
      <w:bookmarkStart w:id="93" w:name="_Toc73444208"/>
      <w:bookmarkStart w:id="94" w:name="_Toc73444238"/>
      <w:bookmarkStart w:id="95" w:name="_Toc73461017"/>
      <w:bookmarkStart w:id="96" w:name="_Toc73461088"/>
      <w:bookmarkStart w:id="97" w:name="_Toc73461146"/>
      <w:bookmarkStart w:id="98" w:name="_Toc73461161"/>
      <w:bookmarkStart w:id="99" w:name="_Toc73461191"/>
      <w:bookmarkStart w:id="100" w:name="_Toc73461225"/>
      <w:bookmarkStart w:id="101" w:name="_Toc73461240"/>
      <w:bookmarkStart w:id="102" w:name="_Toc73605383"/>
      <w:r w:rsidRPr="009318C8">
        <w:rPr>
          <w:rFonts w:cstheme="minorHAnsi"/>
        </w:rPr>
        <w:t>2.</w:t>
      </w:r>
      <w:r>
        <w:rPr>
          <w:rFonts w:cstheme="minorHAnsi"/>
        </w:rPr>
        <w:t xml:space="preserve"> </w:t>
      </w:r>
      <w:r w:rsidR="00754B80" w:rsidRPr="00090FEF">
        <w:rPr>
          <w:rFonts w:cstheme="minorHAnsi"/>
        </w:rPr>
        <w:t>Methods</w:t>
      </w:r>
      <w:bookmarkEnd w:id="91"/>
      <w:bookmarkEnd w:id="92"/>
      <w:bookmarkEnd w:id="93"/>
      <w:bookmarkEnd w:id="94"/>
      <w:bookmarkEnd w:id="95"/>
      <w:bookmarkEnd w:id="96"/>
      <w:bookmarkEnd w:id="97"/>
      <w:bookmarkEnd w:id="98"/>
      <w:bookmarkEnd w:id="99"/>
      <w:bookmarkEnd w:id="100"/>
      <w:bookmarkEnd w:id="101"/>
      <w:bookmarkEnd w:id="102"/>
    </w:p>
    <w:p w14:paraId="269CA752" w14:textId="02EBABF9" w:rsidR="002F0D20" w:rsidRPr="00090FEF" w:rsidRDefault="009318C8" w:rsidP="007163A6">
      <w:pPr>
        <w:pStyle w:val="berschrift2"/>
      </w:pPr>
      <w:bookmarkStart w:id="103" w:name="_Toc72686990"/>
      <w:bookmarkStart w:id="104" w:name="_Toc73444077"/>
      <w:bookmarkStart w:id="105" w:name="_Toc73444209"/>
      <w:bookmarkStart w:id="106" w:name="_Toc73444239"/>
      <w:bookmarkStart w:id="107" w:name="_Toc73461018"/>
      <w:bookmarkStart w:id="108" w:name="_Toc73461089"/>
      <w:bookmarkStart w:id="109" w:name="_Toc73461147"/>
      <w:bookmarkStart w:id="110" w:name="_Toc73461162"/>
      <w:bookmarkStart w:id="111" w:name="_Toc73461192"/>
      <w:bookmarkStart w:id="112" w:name="_Toc73461226"/>
      <w:bookmarkStart w:id="113" w:name="_Toc73461241"/>
      <w:bookmarkStart w:id="114" w:name="_Toc73605384"/>
      <w:r>
        <w:t xml:space="preserve">2.1. </w:t>
      </w:r>
      <w:r w:rsidR="002F0D20" w:rsidRPr="00090FEF">
        <w:t>Participants</w:t>
      </w:r>
      <w:bookmarkEnd w:id="103"/>
      <w:bookmarkEnd w:id="104"/>
      <w:bookmarkEnd w:id="105"/>
      <w:bookmarkEnd w:id="106"/>
      <w:bookmarkEnd w:id="107"/>
      <w:bookmarkEnd w:id="108"/>
      <w:bookmarkEnd w:id="109"/>
      <w:bookmarkEnd w:id="110"/>
      <w:bookmarkEnd w:id="111"/>
      <w:bookmarkEnd w:id="112"/>
      <w:bookmarkEnd w:id="113"/>
      <w:bookmarkEnd w:id="114"/>
    </w:p>
    <w:p w14:paraId="7F2D74A0" w14:textId="52BFC855" w:rsidR="002F0D20" w:rsidRPr="00090FEF" w:rsidRDefault="00293078" w:rsidP="00A3132C">
      <w:r>
        <w:t xml:space="preserve">A </w:t>
      </w:r>
      <w:r w:rsidR="00E27EB7">
        <w:t>small</w:t>
      </w:r>
      <w:commentRangeStart w:id="115"/>
      <w:commentRangeStart w:id="116"/>
      <w:r>
        <w:t xml:space="preserve">-effect-size power analysis </w:t>
      </w:r>
      <w:commentRangeEnd w:id="115"/>
      <w:r w:rsidR="00B01002">
        <w:rPr>
          <w:rStyle w:val="Kommentarzeichen"/>
          <w:rFonts w:cs="Mangal"/>
        </w:rPr>
        <w:commentReference w:id="115"/>
      </w:r>
      <w:commentRangeEnd w:id="116"/>
      <w:r w:rsidR="005674D3">
        <w:rPr>
          <w:rStyle w:val="Kommentarzeichen"/>
          <w:rFonts w:cs="Mangal"/>
        </w:rPr>
        <w:commentReference w:id="116"/>
      </w:r>
      <w:commentRangeStart w:id="117"/>
      <w:commentRangeStart w:id="118"/>
      <w:commentRangeEnd w:id="117"/>
      <w:r w:rsidR="00F961A2">
        <w:rPr>
          <w:rStyle w:val="Kommentarzeichen"/>
          <w:rFonts w:cs="Mangal"/>
        </w:rPr>
        <w:commentReference w:id="117"/>
      </w:r>
      <w:commentRangeEnd w:id="118"/>
      <w:r w:rsidR="005674D3">
        <w:rPr>
          <w:rStyle w:val="Kommentarzeichen"/>
          <w:rFonts w:cs="Mangal"/>
        </w:rPr>
        <w:commentReference w:id="118"/>
      </w:r>
      <w:r w:rsidR="00E27EB7">
        <w:t xml:space="preserve"> for a t-test with independent means</w:t>
      </w:r>
      <w:r>
        <w:t>,</w:t>
      </w:r>
      <w:r w:rsidR="00E27EB7">
        <w:t xml:space="preserve"> given an </w:t>
      </w:r>
      <w:r w:rsidR="00E27EB7">
        <w:rPr>
          <w:rFonts w:cstheme="minorHAnsi"/>
        </w:rPr>
        <w:t>α</w:t>
      </w:r>
      <w:r w:rsidR="00E27EB7">
        <w:t xml:space="preserve">-error = </w:t>
      </w:r>
      <w:r w:rsidR="00BA23BF">
        <w:t>0.05, a power</w:t>
      </w:r>
      <w:r w:rsidR="00607D7F">
        <w:t xml:space="preserve"> </w:t>
      </w:r>
      <w:r w:rsidR="00BA23BF">
        <w:t>1-</w:t>
      </w:r>
      <w:r w:rsidR="00BA23BF">
        <w:rPr>
          <w:rFonts w:cstheme="minorHAnsi"/>
        </w:rPr>
        <w:t>β</w:t>
      </w:r>
      <w:r w:rsidR="00BA23BF">
        <w:t xml:space="preserve"> = 0.8 and an effect size d = 0.36,</w:t>
      </w:r>
      <w:r>
        <w:t xml:space="preserve"> based on a</w:t>
      </w:r>
      <w:r w:rsidR="00E27EB7">
        <w:t xml:space="preserve">n ANOVA </w:t>
      </w:r>
      <w:r>
        <w:t xml:space="preserve">analysis </w:t>
      </w:r>
      <w:r w:rsidR="00BA23BF">
        <w:t>(F = 4.75)</w:t>
      </w:r>
      <w:r w:rsidR="00BA23BF">
        <w:t xml:space="preserve"> </w:t>
      </w:r>
      <w:r>
        <w:t xml:space="preserve">conducted by Brown &amp; Sacco </w:t>
      </w:r>
      <w:r>
        <w:fldChar w:fldCharType="begin"/>
      </w:r>
      <w:r>
        <w:instrText xml:space="preserve"> ADDIN ZOTERO_ITEM CSL_CITATION {"citationID":"LeVtK4gk","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fldChar w:fldCharType="separate"/>
      </w:r>
      <w:r w:rsidRPr="00293078">
        <w:rPr>
          <w:rFonts w:ascii="Calibri" w:hAnsi="Calibri" w:cs="Calibri"/>
        </w:rPr>
        <w:t>(2017)</w:t>
      </w:r>
      <w:r>
        <w:fldChar w:fldCharType="end"/>
      </w:r>
      <w:r>
        <w:t xml:space="preserve"> for a similar experiment, yielded a sample size of </w:t>
      </w:r>
      <w:r w:rsidR="00E27EB7">
        <w:t>19</w:t>
      </w:r>
      <w:r w:rsidR="00BA23BF">
        <w:t>4</w:t>
      </w:r>
      <w:r>
        <w:t xml:space="preserve"> </w:t>
      </w:r>
      <w:r>
        <w:lastRenderedPageBreak/>
        <w:t>participants in total. To account for incomplete and unusable answers, the sample size is increased by ten percent</w:t>
      </w:r>
      <w:r w:rsidR="00E0315E">
        <w:t>, which</w:t>
      </w:r>
      <w:r>
        <w:t xml:space="preserve"> adds up to a total of </w:t>
      </w:r>
      <w:r w:rsidR="00E27EB7">
        <w:t>21</w:t>
      </w:r>
      <w:r w:rsidR="00BA23BF">
        <w:t>4</w:t>
      </w:r>
      <w:r>
        <w:t xml:space="preserve"> participants</w:t>
      </w:r>
      <w:r w:rsidR="00E0315E">
        <w:t xml:space="preserve">, </w:t>
      </w:r>
      <w:r w:rsidR="00E27EB7">
        <w:t>10</w:t>
      </w:r>
      <w:r w:rsidR="00BA23BF">
        <w:t>7</w:t>
      </w:r>
      <w:r w:rsidR="00E0315E">
        <w:t xml:space="preserve"> in each condition</w:t>
      </w:r>
      <w:r>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19" w:name="_Toc72686991"/>
      <w:bookmarkStart w:id="120" w:name="_Toc73444078"/>
      <w:bookmarkStart w:id="121" w:name="_Toc73444210"/>
      <w:bookmarkStart w:id="122" w:name="_Toc73444240"/>
      <w:bookmarkStart w:id="123" w:name="_Toc73461019"/>
      <w:bookmarkStart w:id="124" w:name="_Toc73461090"/>
      <w:bookmarkStart w:id="125" w:name="_Toc73461148"/>
      <w:bookmarkStart w:id="126" w:name="_Toc73461163"/>
      <w:bookmarkStart w:id="127" w:name="_Toc73461193"/>
      <w:bookmarkStart w:id="128" w:name="_Toc73461227"/>
      <w:bookmarkStart w:id="129" w:name="_Toc73461242"/>
      <w:bookmarkStart w:id="130" w:name="_Toc73605385"/>
      <w:r>
        <w:t xml:space="preserve">2.2. </w:t>
      </w:r>
      <w:r w:rsidR="00754B80" w:rsidRPr="00090FEF">
        <w:t>Design</w:t>
      </w:r>
      <w:r w:rsidR="00262003" w:rsidRPr="00090FEF">
        <w:t xml:space="preserve"> and Procedure</w:t>
      </w:r>
      <w:bookmarkEnd w:id="119"/>
      <w:bookmarkEnd w:id="120"/>
      <w:bookmarkEnd w:id="121"/>
      <w:bookmarkEnd w:id="122"/>
      <w:bookmarkEnd w:id="123"/>
      <w:bookmarkEnd w:id="124"/>
      <w:bookmarkEnd w:id="125"/>
      <w:bookmarkEnd w:id="126"/>
      <w:bookmarkEnd w:id="127"/>
      <w:bookmarkEnd w:id="128"/>
      <w:bookmarkEnd w:id="129"/>
      <w:bookmarkEnd w:id="130"/>
    </w:p>
    <w:p w14:paraId="2743CE62" w14:textId="32C4F44F"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31"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31"/>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1514FC" w:rsidRPr="00090FEF">
        <w:t xml:space="preserve">The questionnaire is an adapted </w:t>
      </w:r>
      <w:r w:rsidR="002B2002">
        <w:t xml:space="preserve">short </w:t>
      </w:r>
      <w:r w:rsidR="001514FC" w:rsidRPr="00090FEF">
        <w:t xml:space="preserve">version of the 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38250325" w:rsidR="00754B80" w:rsidRPr="00090FEF" w:rsidRDefault="00F710FB" w:rsidP="00A3132C">
      <w:r>
        <w:t>Thereafter</w:t>
      </w:r>
      <w:r w:rsidR="00754B80" w:rsidRPr="00090FEF">
        <w:t xml:space="preserve">, participants will be presented with </w:t>
      </w:r>
      <w:r w:rsidR="00087EE8">
        <w:t>40</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t>display th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commentRangeStart w:id="132"/>
      <w:commentRangeStart w:id="133"/>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commentRangeEnd w:id="132"/>
      <w:r w:rsidR="002B2002">
        <w:rPr>
          <w:rStyle w:val="Kommentarzeichen"/>
          <w:rFonts w:cs="Mangal"/>
        </w:rPr>
        <w:commentReference w:id="132"/>
      </w:r>
      <w:commentRangeEnd w:id="133"/>
      <w:r w:rsidR="005674D3">
        <w:rPr>
          <w:rStyle w:val="Kommentarzeichen"/>
          <w:rFonts w:cs="Mangal"/>
        </w:rPr>
        <w:commentReference w:id="133"/>
      </w:r>
      <w:r w:rsidR="00880B94">
        <w:t>). Afterwards,</w:t>
      </w:r>
      <w:r w:rsidR="00754B80" w:rsidRPr="00090FEF">
        <w:t xml:space="preserve"> they </w:t>
      </w:r>
      <w:r w:rsidR="00880B94">
        <w:t xml:space="preserve">are presented with 20 individual </w:t>
      </w:r>
      <w:r w:rsidR="00754B80" w:rsidRPr="00090FEF">
        <w:t>photograph</w:t>
      </w:r>
      <w:r w:rsidR="00880B94">
        <w:t xml:space="preserve">s, each </w:t>
      </w:r>
      <w:r w:rsidR="00880B94">
        <w:lastRenderedPageBreak/>
        <w:t>showing a</w:t>
      </w:r>
      <w:r w:rsidR="00754B80" w:rsidRPr="00090FEF">
        <w:t xml:space="preserve"> face </w:t>
      </w:r>
      <w:r w:rsidR="00880B94">
        <w:t>with</w:t>
      </w:r>
      <w:r w:rsidR="00754B80" w:rsidRPr="00090FEF">
        <w:t xml:space="preserve"> either enhanced or reduced characteristics of one of the big five traits. They are asked to rate on a 7-point Likert-type scale </w:t>
      </w:r>
      <w:r w:rsidR="00880B94">
        <w:t xml:space="preserve">with respect to the manipulated personality trait </w:t>
      </w:r>
      <w:r w:rsidR="00754B80" w:rsidRPr="00090FEF">
        <w:t xml:space="preserve">(e.g., </w:t>
      </w:r>
      <w:r w:rsidR="00754B80" w:rsidRPr="00090FEF">
        <w:rPr>
          <w:i/>
          <w:iCs/>
        </w:rPr>
        <w:t>not at all neurotic – extremely neurotic</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w:t>
      </w:r>
      <w:commentRangeStart w:id="134"/>
      <w:r w:rsidR="00880B94">
        <w:t>manner</w:t>
      </w:r>
      <w:commentRangeEnd w:id="134"/>
      <w:r w:rsidR="002B2002">
        <w:rPr>
          <w:rStyle w:val="Kommentarzeichen"/>
          <w:rFonts w:cs="Mangal"/>
        </w:rPr>
        <w:commentReference w:id="134"/>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35" w:name="_Toc72686992"/>
      <w:bookmarkStart w:id="136" w:name="_Toc73444079"/>
      <w:bookmarkStart w:id="137" w:name="_Toc73444211"/>
      <w:bookmarkStart w:id="138" w:name="_Toc73444241"/>
      <w:bookmarkStart w:id="139" w:name="_Toc73461020"/>
      <w:bookmarkStart w:id="140" w:name="_Toc73461091"/>
      <w:bookmarkStart w:id="141" w:name="_Toc73461149"/>
      <w:bookmarkStart w:id="142" w:name="_Toc73461164"/>
      <w:bookmarkStart w:id="143" w:name="_Toc73461194"/>
      <w:bookmarkStart w:id="144" w:name="_Toc73461228"/>
      <w:bookmarkStart w:id="145" w:name="_Toc73461243"/>
      <w:bookmarkStart w:id="146" w:name="_Toc73605386"/>
      <w:r>
        <w:t xml:space="preserve">2.3. </w:t>
      </w:r>
      <w:r w:rsidR="00262003" w:rsidRPr="00090FEF">
        <w:t xml:space="preserve">Statistical </w:t>
      </w:r>
      <w:r w:rsidR="00754B80" w:rsidRPr="00090FEF">
        <w:t>Analysis</w:t>
      </w:r>
      <w:bookmarkEnd w:id="135"/>
      <w:bookmarkEnd w:id="136"/>
      <w:bookmarkEnd w:id="137"/>
      <w:bookmarkEnd w:id="138"/>
      <w:bookmarkEnd w:id="139"/>
      <w:bookmarkEnd w:id="140"/>
      <w:bookmarkEnd w:id="141"/>
      <w:bookmarkEnd w:id="142"/>
      <w:bookmarkEnd w:id="143"/>
      <w:bookmarkEnd w:id="144"/>
      <w:bookmarkEnd w:id="145"/>
      <w:bookmarkEnd w:id="146"/>
    </w:p>
    <w:p w14:paraId="44D8EDEE" w14:textId="2269654B" w:rsidR="00805420" w:rsidRDefault="00E72618" w:rsidP="006C4813">
      <w:r>
        <w:t>To compare preferences among included and excluded individuals, the mean preference for both groups will be calculated as a number between 0 and 1 (each participant choosing one of two photos representing the values 0 and 1, respectively). 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Bonferroni method is used to control for family-wise error rates following the calculations of t-tests.</w:t>
      </w:r>
    </w:p>
    <w:p w14:paraId="1B120E84" w14:textId="0728D751" w:rsidR="006C4813" w:rsidRDefault="006C4813" w:rsidP="006C4813">
      <w:r>
        <w:t xml:space="preserve">Afterwards, the mediation effect of the participants own personality trait will be controlled for with a Sobel test. </w:t>
      </w:r>
    </w:p>
    <w:p w14:paraId="5462BC60" w14:textId="77777777" w:rsidR="000A2E55" w:rsidRDefault="000A2E55" w:rsidP="00A3132C"/>
    <w:p w14:paraId="4FC7C362" w14:textId="7ACAE291" w:rsidR="00754B80" w:rsidRPr="00646607" w:rsidRDefault="00D47E1E" w:rsidP="00A3132C">
      <w:pPr>
        <w:rPr>
          <w:color w:val="FF0000"/>
        </w:rPr>
      </w:pPr>
      <w:r w:rsidRPr="00646607">
        <w:rPr>
          <w:color w:val="FF0000"/>
        </w:rPr>
        <w:lastRenderedPageBreak/>
        <w:t xml:space="preserve">Similar to the preference analysis in the study of Sacco &amp; Brown </w:t>
      </w:r>
      <w:r w:rsidRPr="00646607">
        <w:rPr>
          <w:color w:val="FF0000"/>
        </w:rPr>
        <w:fldChar w:fldCharType="begin"/>
      </w:r>
      <w:r w:rsidRPr="00646607">
        <w:rPr>
          <w:color w:val="FF0000"/>
        </w:rPr>
        <w:instrText xml:space="preserve"> ADDIN ZOTERO_ITEM CSL_CITATION {"citationID":"hxDFRg9f","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Pr="00646607">
        <w:rPr>
          <w:color w:val="FF0000"/>
        </w:rPr>
        <w:fldChar w:fldCharType="separate"/>
      </w:r>
      <w:r w:rsidRPr="00646607">
        <w:rPr>
          <w:rFonts w:ascii="Calibri" w:hAnsi="Calibri" w:cs="Calibri"/>
          <w:color w:val="FF0000"/>
        </w:rPr>
        <w:t>(2018)</w:t>
      </w:r>
      <w:r w:rsidRPr="00646607">
        <w:rPr>
          <w:color w:val="FF0000"/>
        </w:rPr>
        <w:fldChar w:fldCharType="end"/>
      </w:r>
      <w:r w:rsidRPr="00646607">
        <w:rPr>
          <w:color w:val="FF0000"/>
        </w:rPr>
        <w:t>,</w:t>
      </w:r>
      <w:r w:rsidR="00FF76B2" w:rsidRPr="00646607">
        <w:rPr>
          <w:color w:val="FF0000"/>
        </w:rPr>
        <w:t xml:space="preserve"> </w:t>
      </w:r>
      <w:commentRangeStart w:id="147"/>
      <w:commentRangeStart w:id="148"/>
      <w:r w:rsidR="00FF76B2" w:rsidRPr="00646607">
        <w:rPr>
          <w:color w:val="FF0000"/>
        </w:rPr>
        <w:t xml:space="preserve">5 </w:t>
      </w:r>
      <w:commentRangeStart w:id="149"/>
      <w:commentRangeStart w:id="150"/>
      <w:r w:rsidR="00FF76B2" w:rsidRPr="00646607">
        <w:rPr>
          <w:color w:val="FF0000"/>
        </w:rPr>
        <w:t>one</w:t>
      </w:r>
      <w:commentRangeEnd w:id="149"/>
      <w:r w:rsidR="00F961A2" w:rsidRPr="00646607">
        <w:rPr>
          <w:rStyle w:val="Kommentarzeichen"/>
          <w:rFonts w:cs="Mangal"/>
          <w:color w:val="FF0000"/>
        </w:rPr>
        <w:commentReference w:id="149"/>
      </w:r>
      <w:commentRangeEnd w:id="150"/>
      <w:r w:rsidR="005674D3">
        <w:rPr>
          <w:rStyle w:val="Kommentarzeichen"/>
          <w:rFonts w:cs="Mangal"/>
        </w:rPr>
        <w:commentReference w:id="150"/>
      </w:r>
      <w:r w:rsidR="00FF76B2" w:rsidRPr="00646607">
        <w:rPr>
          <w:color w:val="FF0000"/>
        </w:rPr>
        <w:t xml:space="preserve">-sample t-tests </w:t>
      </w:r>
      <w:commentRangeEnd w:id="147"/>
      <w:r w:rsidR="00F961A2" w:rsidRPr="00646607">
        <w:rPr>
          <w:rStyle w:val="Kommentarzeichen"/>
          <w:rFonts w:cs="Mangal"/>
          <w:color w:val="FF0000"/>
        </w:rPr>
        <w:commentReference w:id="147"/>
      </w:r>
      <w:commentRangeEnd w:id="148"/>
      <w:r w:rsidR="00802546">
        <w:rPr>
          <w:rStyle w:val="Kommentarzeichen"/>
          <w:rFonts w:cs="Mangal"/>
        </w:rPr>
        <w:commentReference w:id="148"/>
      </w:r>
      <w:r w:rsidR="00FF76B2" w:rsidRPr="00646607">
        <w:rPr>
          <w:color w:val="FF0000"/>
        </w:rPr>
        <w:t>will be conducted to analyze categorical preferences</w:t>
      </w:r>
      <w:r w:rsidRPr="00646607">
        <w:rPr>
          <w:color w:val="FF0000"/>
        </w:rPr>
        <w:t>.</w:t>
      </w:r>
      <w:r w:rsidR="00632839" w:rsidRPr="00646607">
        <w:rPr>
          <w:color w:val="FF0000"/>
        </w:rPr>
        <w:t xml:space="preserve"> </w:t>
      </w:r>
      <w:r w:rsidR="00754B80" w:rsidRPr="00646607">
        <w:rPr>
          <w:color w:val="FF0000"/>
        </w:rPr>
        <w:t>If the parameter of a normal distribution is not given, a Welch-test will be chosen as alternative.</w:t>
      </w:r>
      <w:r w:rsidR="00FF76B2" w:rsidRPr="00646607">
        <w:rPr>
          <w:color w:val="FF0000"/>
        </w:rPr>
        <w:t xml:space="preserve"> To account for the influence of participants’ own personality traits on their preferences, an independent </w:t>
      </w:r>
      <w:r w:rsidR="00BD0123" w:rsidRPr="00646607">
        <w:rPr>
          <w:color w:val="FF0000"/>
        </w:rPr>
        <w:t xml:space="preserve">linear </w:t>
      </w:r>
      <w:r w:rsidR="00FF76B2" w:rsidRPr="00646607">
        <w:rPr>
          <w:color w:val="FF0000"/>
        </w:rPr>
        <w:t xml:space="preserve">regression model will be calculated </w:t>
      </w:r>
      <w:r w:rsidR="0092191F" w:rsidRPr="00646607">
        <w:rPr>
          <w:color w:val="FF0000"/>
        </w:rPr>
        <w:t xml:space="preserve">for each trait with the participant’s respective trait as independent </w:t>
      </w:r>
      <w:commentRangeStart w:id="151"/>
      <w:commentRangeStart w:id="152"/>
      <w:r w:rsidR="0092191F" w:rsidRPr="00646607">
        <w:rPr>
          <w:color w:val="FF0000"/>
        </w:rPr>
        <w:t>variable</w:t>
      </w:r>
      <w:commentRangeEnd w:id="151"/>
      <w:r w:rsidR="00F961A2" w:rsidRPr="00646607">
        <w:rPr>
          <w:rStyle w:val="Kommentarzeichen"/>
          <w:rFonts w:cs="Mangal"/>
          <w:color w:val="FF0000"/>
        </w:rPr>
        <w:commentReference w:id="151"/>
      </w:r>
      <w:commentRangeEnd w:id="152"/>
      <w:r w:rsidR="00802546">
        <w:rPr>
          <w:rStyle w:val="Kommentarzeichen"/>
          <w:rFonts w:cs="Mangal"/>
        </w:rPr>
        <w:commentReference w:id="152"/>
      </w:r>
      <w:r w:rsidR="0092191F" w:rsidRPr="00646607">
        <w:rPr>
          <w:color w:val="FF0000"/>
        </w:rPr>
        <w:t>.</w:t>
      </w:r>
    </w:p>
    <w:p w14:paraId="2A1C3CC0" w14:textId="0227C207" w:rsidR="00805420" w:rsidRDefault="00754B80" w:rsidP="00805420">
      <w:r w:rsidRPr="00090FEF">
        <w:t>To compare the personality inferences of the exclusion and the inclusion group, the item</w:t>
      </w:r>
      <w:r w:rsidR="00F63AC2">
        <w:t>s where a low trait expression was shown need to be inverted</w:t>
      </w:r>
      <w:r w:rsidRPr="00090FEF">
        <w:t xml:space="preserve"> to be </w:t>
      </w:r>
      <w:r w:rsidR="00D47E1E">
        <w:t>implemented into the analysis the same way as the high trait expression items</w:t>
      </w:r>
      <w:r w:rsidRPr="00090FEF">
        <w:t>. Then, a</w:t>
      </w:r>
      <w:r w:rsidR="00E1247F">
        <w:t>n independent</w:t>
      </w:r>
      <w:r w:rsidRPr="00090FEF">
        <w:t xml:space="preserve"> t-test is conducted</w:t>
      </w:r>
      <w:r w:rsidR="00D47E1E">
        <w:t xml:space="preserve"> for every trait rating </w:t>
      </w:r>
      <w:commentRangeStart w:id="153"/>
      <w:commentRangeStart w:id="154"/>
      <w:commentRangeEnd w:id="153"/>
      <w:r w:rsidR="00F961A2" w:rsidRPr="00805420">
        <w:commentReference w:id="153"/>
      </w:r>
      <w:commentRangeEnd w:id="154"/>
      <w:r w:rsidR="00802546">
        <w:rPr>
          <w:rStyle w:val="Kommentarzeichen"/>
          <w:rFonts w:cs="Mangal"/>
        </w:rPr>
        <w:commentReference w:id="154"/>
      </w:r>
      <w:r w:rsidR="00D47E1E">
        <w:t xml:space="preserve">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62988F15" w:rsidR="00805420" w:rsidRPr="00F961A2" w:rsidRDefault="00805420" w:rsidP="00805420">
      <w:r w:rsidRPr="00F961A2">
        <w:t xml:space="preserve">Additionally, we will </w:t>
      </w:r>
      <w:r>
        <w:t xml:space="preserve">run </w:t>
      </w:r>
      <w:r>
        <w:t>an</w:t>
      </w:r>
      <w:r>
        <w:t xml:space="preserve">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55" w:name="_Toc72686993"/>
      <w:bookmarkStart w:id="156" w:name="_Toc73444080"/>
      <w:bookmarkStart w:id="157" w:name="_Toc73444212"/>
      <w:bookmarkStart w:id="158" w:name="_Toc73444242"/>
      <w:bookmarkStart w:id="159" w:name="_Toc73461021"/>
      <w:bookmarkStart w:id="160" w:name="_Toc73461092"/>
      <w:bookmarkStart w:id="161" w:name="_Toc73461150"/>
      <w:bookmarkStart w:id="162" w:name="_Toc73461165"/>
      <w:bookmarkStart w:id="163" w:name="_Toc73461195"/>
      <w:bookmarkStart w:id="164" w:name="_Toc73461229"/>
      <w:bookmarkStart w:id="165" w:name="_Toc73461244"/>
      <w:bookmarkStart w:id="166" w:name="_Toc73605387"/>
      <w:r>
        <w:rPr>
          <w:lang w:eastAsia="en-US" w:bidi="ar-SA"/>
        </w:rPr>
        <w:t xml:space="preserve">3. </w:t>
      </w:r>
      <w:r w:rsidR="00262003" w:rsidRPr="00090FEF">
        <w:rPr>
          <w:lang w:eastAsia="en-US" w:bidi="ar-SA"/>
        </w:rPr>
        <w:t>Results</w:t>
      </w:r>
      <w:bookmarkEnd w:id="155"/>
      <w:bookmarkEnd w:id="156"/>
      <w:bookmarkEnd w:id="157"/>
      <w:bookmarkEnd w:id="158"/>
      <w:bookmarkEnd w:id="159"/>
      <w:bookmarkEnd w:id="160"/>
      <w:bookmarkEnd w:id="161"/>
      <w:bookmarkEnd w:id="162"/>
      <w:bookmarkEnd w:id="163"/>
      <w:bookmarkEnd w:id="164"/>
      <w:bookmarkEnd w:id="165"/>
      <w:bookmarkEnd w:id="166"/>
    </w:p>
    <w:p w14:paraId="3423C536" w14:textId="41D5A701" w:rsidR="00262003" w:rsidRPr="00090FEF" w:rsidRDefault="009318C8" w:rsidP="00262003">
      <w:pPr>
        <w:pStyle w:val="berschrift1"/>
        <w:rPr>
          <w:lang w:eastAsia="en-US" w:bidi="ar-SA"/>
        </w:rPr>
      </w:pPr>
      <w:bookmarkStart w:id="167" w:name="_Toc72686994"/>
      <w:bookmarkStart w:id="168" w:name="_Toc73444081"/>
      <w:bookmarkStart w:id="169" w:name="_Toc73444213"/>
      <w:bookmarkStart w:id="170" w:name="_Toc73444243"/>
      <w:bookmarkStart w:id="171" w:name="_Toc73461022"/>
      <w:bookmarkStart w:id="172" w:name="_Toc73461093"/>
      <w:bookmarkStart w:id="173" w:name="_Toc73461151"/>
      <w:bookmarkStart w:id="174" w:name="_Toc73461166"/>
      <w:bookmarkStart w:id="175" w:name="_Toc73461196"/>
      <w:bookmarkStart w:id="176" w:name="_Toc73461230"/>
      <w:bookmarkStart w:id="177" w:name="_Toc73461245"/>
      <w:bookmarkStart w:id="178" w:name="_Toc73605388"/>
      <w:r>
        <w:rPr>
          <w:lang w:eastAsia="en-US" w:bidi="ar-SA"/>
        </w:rPr>
        <w:t xml:space="preserve">4. </w:t>
      </w:r>
      <w:r w:rsidR="00262003" w:rsidRPr="00090FEF">
        <w:rPr>
          <w:lang w:eastAsia="en-US" w:bidi="ar-SA"/>
        </w:rPr>
        <w:t>Discussion</w:t>
      </w:r>
      <w:bookmarkEnd w:id="167"/>
      <w:bookmarkEnd w:id="168"/>
      <w:bookmarkEnd w:id="169"/>
      <w:bookmarkEnd w:id="170"/>
      <w:bookmarkEnd w:id="171"/>
      <w:bookmarkEnd w:id="172"/>
      <w:bookmarkEnd w:id="173"/>
      <w:bookmarkEnd w:id="174"/>
      <w:bookmarkEnd w:id="175"/>
      <w:bookmarkEnd w:id="176"/>
      <w:bookmarkEnd w:id="177"/>
      <w:bookmarkEnd w:id="178"/>
    </w:p>
    <w:p w14:paraId="27EA2DB7" w14:textId="442938C6" w:rsidR="00754B80" w:rsidRPr="00090FEF" w:rsidRDefault="00754B80" w:rsidP="007163A6">
      <w:pPr>
        <w:pStyle w:val="berschrift1"/>
        <w:pageBreakBefore/>
        <w:rPr>
          <w:rFonts w:cstheme="minorHAnsi"/>
        </w:rPr>
      </w:pPr>
      <w:bookmarkStart w:id="179" w:name="_Toc72686995"/>
      <w:bookmarkStart w:id="180" w:name="_Toc73444082"/>
      <w:bookmarkStart w:id="181" w:name="_Toc73444214"/>
      <w:bookmarkStart w:id="182" w:name="_Toc73444244"/>
      <w:bookmarkStart w:id="183" w:name="_Toc73461023"/>
      <w:bookmarkStart w:id="184" w:name="_Toc73461094"/>
      <w:bookmarkStart w:id="185" w:name="_Toc73461152"/>
      <w:bookmarkStart w:id="186" w:name="_Toc73461167"/>
      <w:bookmarkStart w:id="187" w:name="_Toc73461197"/>
      <w:bookmarkStart w:id="188" w:name="_Toc73461231"/>
      <w:bookmarkStart w:id="189" w:name="_Toc73461246"/>
      <w:bookmarkStart w:id="190" w:name="_Toc73605389"/>
      <w:r w:rsidRPr="00090FEF">
        <w:rPr>
          <w:rFonts w:cstheme="minorHAnsi"/>
        </w:rPr>
        <w:lastRenderedPageBreak/>
        <w:t>Reference</w:t>
      </w:r>
      <w:bookmarkEnd w:id="179"/>
      <w:bookmarkEnd w:id="180"/>
      <w:bookmarkEnd w:id="181"/>
      <w:bookmarkEnd w:id="182"/>
      <w:bookmarkEnd w:id="183"/>
      <w:bookmarkEnd w:id="184"/>
      <w:bookmarkEnd w:id="185"/>
      <w:bookmarkEnd w:id="186"/>
      <w:bookmarkEnd w:id="187"/>
      <w:bookmarkEnd w:id="188"/>
      <w:bookmarkEnd w:id="189"/>
      <w:bookmarkEnd w:id="190"/>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6E97C0C9" w14:textId="77777777" w:rsidR="000A2E55" w:rsidRPr="000A2E55" w:rsidRDefault="00DC33C5" w:rsidP="000A2E55">
      <w:pPr>
        <w:pStyle w:val="Literaturverzeichnis"/>
        <w:rPr>
          <w:rFonts w:ascii="Calibri" w:hAnsi="Calibri" w:cs="Calibri"/>
        </w:rPr>
      </w:pPr>
      <w:r w:rsidRPr="00090FEF">
        <w:fldChar w:fldCharType="begin"/>
      </w:r>
      <w:r w:rsidR="00BF3AE8" w:rsidRPr="000A2E55">
        <w:rPr>
          <w:lang w:val="de-CH"/>
        </w:rPr>
        <w:instrText xml:space="preserve"> ADDIN ZOTERO_BIBL {"uncited":[],"omitted":[],"custom":[]} CSL_BIBLIOGRAPHY </w:instrText>
      </w:r>
      <w:r w:rsidRPr="00090FEF">
        <w:fldChar w:fldCharType="separate"/>
      </w:r>
      <w:proofErr w:type="spellStart"/>
      <w:r w:rsidR="000A2E55" w:rsidRPr="000A2E55">
        <w:rPr>
          <w:rFonts w:ascii="Calibri" w:hAnsi="Calibri" w:cs="Calibri"/>
          <w:lang w:val="de-CH"/>
        </w:rPr>
        <w:t>Ambady</w:t>
      </w:r>
      <w:proofErr w:type="spellEnd"/>
      <w:r w:rsidR="000A2E55" w:rsidRPr="000A2E55">
        <w:rPr>
          <w:rFonts w:ascii="Calibri" w:hAnsi="Calibri" w:cs="Calibri"/>
          <w:lang w:val="de-CH"/>
        </w:rPr>
        <w:t xml:space="preserve">, N., </w:t>
      </w:r>
      <w:proofErr w:type="spellStart"/>
      <w:r w:rsidR="000A2E55" w:rsidRPr="000A2E55">
        <w:rPr>
          <w:rFonts w:ascii="Calibri" w:hAnsi="Calibri" w:cs="Calibri"/>
          <w:lang w:val="de-CH"/>
        </w:rPr>
        <w:t>Bernieri</w:t>
      </w:r>
      <w:proofErr w:type="spellEnd"/>
      <w:r w:rsidR="000A2E55" w:rsidRPr="000A2E55">
        <w:rPr>
          <w:rFonts w:ascii="Calibri" w:hAnsi="Calibri" w:cs="Calibri"/>
          <w:lang w:val="de-CH"/>
        </w:rPr>
        <w:t xml:space="preserve">, F. J., &amp; </w:t>
      </w:r>
      <w:proofErr w:type="spellStart"/>
      <w:r w:rsidR="000A2E55" w:rsidRPr="000A2E55">
        <w:rPr>
          <w:rFonts w:ascii="Calibri" w:hAnsi="Calibri" w:cs="Calibri"/>
          <w:lang w:val="de-CH"/>
        </w:rPr>
        <w:t>Richeson</w:t>
      </w:r>
      <w:proofErr w:type="spellEnd"/>
      <w:r w:rsidR="000A2E55" w:rsidRPr="000A2E55">
        <w:rPr>
          <w:rFonts w:ascii="Calibri" w:hAnsi="Calibri" w:cs="Calibri"/>
          <w:lang w:val="de-CH"/>
        </w:rPr>
        <w:t xml:space="preserve">, J. A. (2000). </w:t>
      </w:r>
      <w:r w:rsidR="000A2E55" w:rsidRPr="000A2E55">
        <w:rPr>
          <w:rFonts w:ascii="Calibri" w:hAnsi="Calibri" w:cs="Calibri"/>
        </w:rPr>
        <w:t xml:space="preserve">Toward a histology of social behavior: Judgmental accuracy from thin slices of the behavioral stream. In </w:t>
      </w:r>
      <w:r w:rsidR="000A2E55" w:rsidRPr="000A2E55">
        <w:rPr>
          <w:rFonts w:ascii="Calibri" w:hAnsi="Calibri" w:cs="Calibri"/>
          <w:i/>
          <w:iCs/>
        </w:rPr>
        <w:t>Advances in Experimental Social Psychology</w:t>
      </w:r>
      <w:r w:rsidR="000A2E55" w:rsidRPr="000A2E55">
        <w:rPr>
          <w:rFonts w:ascii="Calibri" w:hAnsi="Calibri" w:cs="Calibri"/>
        </w:rPr>
        <w:t xml:space="preserve"> (Bd. 32, S. 201–271). Elsevier. https://doi.org/10.1016/S0065-2601(00)80006-4</w:t>
      </w:r>
    </w:p>
    <w:p w14:paraId="4ECBD9D4" w14:textId="77777777" w:rsidR="000A2E55" w:rsidRPr="000A2E55" w:rsidRDefault="000A2E55" w:rsidP="000A2E55">
      <w:pPr>
        <w:pStyle w:val="Literaturverzeichnis"/>
        <w:rPr>
          <w:rFonts w:ascii="Calibri" w:hAnsi="Calibri" w:cs="Calibri"/>
        </w:rPr>
      </w:pPr>
      <w:r w:rsidRPr="000A2E55">
        <w:rPr>
          <w:rFonts w:ascii="Calibri" w:hAnsi="Calibri" w:cs="Calibri"/>
          <w:lang w:val="de-CH"/>
        </w:rPr>
        <w:t xml:space="preserve">Baumeister, R. F., &amp; Leary, M. R. (1995). </w:t>
      </w:r>
      <w:r w:rsidRPr="000A2E55">
        <w:rPr>
          <w:rFonts w:ascii="Calibri" w:hAnsi="Calibri" w:cs="Calibri"/>
        </w:rPr>
        <w:t xml:space="preserve">The need to belong: Desire for interpersonal attachments as a fundamental human motivation. </w:t>
      </w:r>
      <w:r w:rsidRPr="000A2E55">
        <w:rPr>
          <w:rFonts w:ascii="Calibri" w:hAnsi="Calibri" w:cs="Calibri"/>
          <w:i/>
          <w:iCs/>
        </w:rPr>
        <w:t>Psychological Bulletin</w:t>
      </w:r>
      <w:r w:rsidRPr="000A2E55">
        <w:rPr>
          <w:rFonts w:ascii="Calibri" w:hAnsi="Calibri" w:cs="Calibri"/>
        </w:rPr>
        <w:t xml:space="preserve">, </w:t>
      </w:r>
      <w:r w:rsidRPr="000A2E55">
        <w:rPr>
          <w:rFonts w:ascii="Calibri" w:hAnsi="Calibri" w:cs="Calibri"/>
          <w:i/>
          <w:iCs/>
        </w:rPr>
        <w:t>117</w:t>
      </w:r>
      <w:r w:rsidRPr="000A2E55">
        <w:rPr>
          <w:rFonts w:ascii="Calibri" w:hAnsi="Calibri" w:cs="Calibri"/>
        </w:rPr>
        <w:t>(3), 497–529. https://doi.org/10.1037/0033-2909.117.3.497</w:t>
      </w:r>
    </w:p>
    <w:p w14:paraId="7D7068C3" w14:textId="77777777" w:rsidR="000A2E55" w:rsidRPr="000A2E55" w:rsidRDefault="000A2E55" w:rsidP="000A2E55">
      <w:pPr>
        <w:pStyle w:val="Literaturverzeichnis"/>
        <w:rPr>
          <w:rFonts w:ascii="Calibri" w:hAnsi="Calibri" w:cs="Calibri"/>
          <w:lang w:val="fr-CH"/>
        </w:rPr>
      </w:pPr>
      <w:r w:rsidRPr="000A2E55">
        <w:rPr>
          <w:rFonts w:ascii="Calibri" w:hAnsi="Calibri" w:cs="Calibri"/>
        </w:rPr>
        <w:t xml:space="preserve">Bernstein, M. J., Young, S. G., Brown, C. M., Sacco, D. F., &amp; Claypool, H. M. (2008). Adaptive Responses to Social Exclusion: Social Rejection Improves Detection of Real and Fake Smiles. </w:t>
      </w:r>
      <w:proofErr w:type="spellStart"/>
      <w:r w:rsidRPr="000A2E55">
        <w:rPr>
          <w:rFonts w:ascii="Calibri" w:hAnsi="Calibri" w:cs="Calibri"/>
          <w:i/>
          <w:iCs/>
          <w:lang w:val="fr-CH"/>
        </w:rPr>
        <w:t>Psychological</w:t>
      </w:r>
      <w:proofErr w:type="spellEnd"/>
      <w:r w:rsidRPr="000A2E55">
        <w:rPr>
          <w:rFonts w:ascii="Calibri" w:hAnsi="Calibri" w:cs="Calibri"/>
          <w:i/>
          <w:iCs/>
          <w:lang w:val="fr-CH"/>
        </w:rPr>
        <w:t xml:space="preserve"> Science</w:t>
      </w:r>
      <w:r w:rsidRPr="000A2E55">
        <w:rPr>
          <w:rFonts w:ascii="Calibri" w:hAnsi="Calibri" w:cs="Calibri"/>
          <w:lang w:val="fr-CH"/>
        </w:rPr>
        <w:t xml:space="preserve">, </w:t>
      </w:r>
      <w:r w:rsidRPr="000A2E55">
        <w:rPr>
          <w:rFonts w:ascii="Calibri" w:hAnsi="Calibri" w:cs="Calibri"/>
          <w:i/>
          <w:iCs/>
          <w:lang w:val="fr-CH"/>
        </w:rPr>
        <w:t>19</w:t>
      </w:r>
      <w:r w:rsidRPr="000A2E55">
        <w:rPr>
          <w:rFonts w:ascii="Calibri" w:hAnsi="Calibri" w:cs="Calibri"/>
          <w:lang w:val="fr-CH"/>
        </w:rPr>
        <w:t>(10), 981–983. https://doi.org/10.1111/j.1467-9280.2008.02187.x</w:t>
      </w:r>
    </w:p>
    <w:p w14:paraId="5C6FFD5F" w14:textId="77777777" w:rsidR="000A2E55" w:rsidRPr="000A2E55" w:rsidRDefault="000A2E55" w:rsidP="000A2E55">
      <w:pPr>
        <w:pStyle w:val="Literaturverzeichnis"/>
        <w:rPr>
          <w:rFonts w:ascii="Calibri" w:hAnsi="Calibri" w:cs="Calibri"/>
        </w:rPr>
      </w:pPr>
      <w:r w:rsidRPr="000A2E55">
        <w:rPr>
          <w:rFonts w:ascii="Calibri" w:hAnsi="Calibri" w:cs="Calibri"/>
          <w:lang w:val="fr-CH"/>
        </w:rPr>
        <w:t xml:space="preserve">Brown, M., &amp; Sacco, D. F. (2017). </w:t>
      </w:r>
      <w:r w:rsidRPr="000A2E55">
        <w:rPr>
          <w:rFonts w:ascii="Calibri" w:hAnsi="Calibri" w:cs="Calibri"/>
        </w:rPr>
        <w:t xml:space="preserve">Greater need to belong predicts a stronger preference for extraverted faces. </w:t>
      </w:r>
      <w:r w:rsidRPr="000A2E55">
        <w:rPr>
          <w:rFonts w:ascii="Calibri" w:hAnsi="Calibri" w:cs="Calibri"/>
          <w:i/>
          <w:iCs/>
        </w:rPr>
        <w:t>Personality and Individual Differences</w:t>
      </w:r>
      <w:r w:rsidRPr="000A2E55">
        <w:rPr>
          <w:rFonts w:ascii="Calibri" w:hAnsi="Calibri" w:cs="Calibri"/>
        </w:rPr>
        <w:t xml:space="preserve">, </w:t>
      </w:r>
      <w:r w:rsidRPr="000A2E55">
        <w:rPr>
          <w:rFonts w:ascii="Calibri" w:hAnsi="Calibri" w:cs="Calibri"/>
          <w:i/>
          <w:iCs/>
        </w:rPr>
        <w:t>104</w:t>
      </w:r>
      <w:r w:rsidRPr="000A2E55">
        <w:rPr>
          <w:rFonts w:ascii="Calibri" w:hAnsi="Calibri" w:cs="Calibri"/>
        </w:rPr>
        <w:t>, 220–223. https://doi.org/10.1016/j.paid.2016.08.012</w:t>
      </w:r>
    </w:p>
    <w:p w14:paraId="4F57FB27"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Brown, M., Sacco, D. F., &amp; Medlin, M. M. (2019). Approaching extraverts: Socially excluded men prefer extraverted faces. </w:t>
      </w:r>
      <w:r w:rsidRPr="000A2E55">
        <w:rPr>
          <w:rFonts w:ascii="Calibri" w:hAnsi="Calibri" w:cs="Calibri"/>
          <w:i/>
          <w:iCs/>
        </w:rPr>
        <w:t>Personality and Individual Differences</w:t>
      </w:r>
      <w:r w:rsidRPr="000A2E55">
        <w:rPr>
          <w:rFonts w:ascii="Calibri" w:hAnsi="Calibri" w:cs="Calibri"/>
        </w:rPr>
        <w:t xml:space="preserve">, </w:t>
      </w:r>
      <w:r w:rsidRPr="000A2E55">
        <w:rPr>
          <w:rFonts w:ascii="Calibri" w:hAnsi="Calibri" w:cs="Calibri"/>
          <w:i/>
          <w:iCs/>
        </w:rPr>
        <w:t>137</w:t>
      </w:r>
      <w:r w:rsidRPr="000A2E55">
        <w:rPr>
          <w:rFonts w:ascii="Calibri" w:hAnsi="Calibri" w:cs="Calibri"/>
        </w:rPr>
        <w:t>, 198–203. https://doi.org/10.1016/j.paid.2018.09.007</w:t>
      </w:r>
    </w:p>
    <w:p w14:paraId="7D4AF89B"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Costa, P. T., &amp; McCrae, R. R. (1992). Normal personality assessment in clinical practice: The NEO Personality Inventory. </w:t>
      </w:r>
      <w:r w:rsidRPr="000A2E55">
        <w:rPr>
          <w:rFonts w:ascii="Calibri" w:hAnsi="Calibri" w:cs="Calibri"/>
          <w:i/>
          <w:iCs/>
        </w:rPr>
        <w:t>Psychological Assessment</w:t>
      </w:r>
      <w:r w:rsidRPr="000A2E55">
        <w:rPr>
          <w:rFonts w:ascii="Calibri" w:hAnsi="Calibri" w:cs="Calibri"/>
        </w:rPr>
        <w:t xml:space="preserve">, </w:t>
      </w:r>
      <w:r w:rsidRPr="000A2E55">
        <w:rPr>
          <w:rFonts w:ascii="Calibri" w:hAnsi="Calibri" w:cs="Calibri"/>
          <w:i/>
          <w:iCs/>
        </w:rPr>
        <w:t>4</w:t>
      </w:r>
      <w:r w:rsidRPr="000A2E55">
        <w:rPr>
          <w:rFonts w:ascii="Calibri" w:hAnsi="Calibri" w:cs="Calibri"/>
        </w:rPr>
        <w:t>(1), 5–13. https://doi.org/10.1037/1040-3590.4.1.5</w:t>
      </w:r>
    </w:p>
    <w:p w14:paraId="403052A9" w14:textId="77777777" w:rsidR="000A2E55" w:rsidRPr="000A2E55" w:rsidRDefault="000A2E55" w:rsidP="000A2E55">
      <w:pPr>
        <w:pStyle w:val="Literaturverzeichnis"/>
        <w:rPr>
          <w:rFonts w:ascii="Calibri" w:hAnsi="Calibri" w:cs="Calibri"/>
        </w:rPr>
      </w:pPr>
      <w:proofErr w:type="spellStart"/>
      <w:r w:rsidRPr="000A2E55">
        <w:rPr>
          <w:rFonts w:ascii="Calibri" w:hAnsi="Calibri" w:cs="Calibri"/>
        </w:rPr>
        <w:lastRenderedPageBreak/>
        <w:t>DeWall</w:t>
      </w:r>
      <w:proofErr w:type="spellEnd"/>
      <w:r w:rsidRPr="000A2E55">
        <w:rPr>
          <w:rFonts w:ascii="Calibri" w:hAnsi="Calibri" w:cs="Calibri"/>
        </w:rPr>
        <w:t xml:space="preserve">, C. N., </w:t>
      </w:r>
      <w:proofErr w:type="spellStart"/>
      <w:r w:rsidRPr="000A2E55">
        <w:rPr>
          <w:rFonts w:ascii="Calibri" w:hAnsi="Calibri" w:cs="Calibri"/>
        </w:rPr>
        <w:t>Maner</w:t>
      </w:r>
      <w:proofErr w:type="spellEnd"/>
      <w:r w:rsidRPr="000A2E55">
        <w:rPr>
          <w:rFonts w:ascii="Calibri" w:hAnsi="Calibri" w:cs="Calibri"/>
        </w:rPr>
        <w:t xml:space="preserve">, J. K., &amp; </w:t>
      </w:r>
      <w:proofErr w:type="spellStart"/>
      <w:r w:rsidRPr="000A2E55">
        <w:rPr>
          <w:rFonts w:ascii="Calibri" w:hAnsi="Calibri" w:cs="Calibri"/>
        </w:rPr>
        <w:t>Rouby</w:t>
      </w:r>
      <w:proofErr w:type="spellEnd"/>
      <w:r w:rsidRPr="000A2E55">
        <w:rPr>
          <w:rFonts w:ascii="Calibri" w:hAnsi="Calibri" w:cs="Calibri"/>
        </w:rPr>
        <w:t xml:space="preserve">, D. A. (2009). Social exclusion and early-stage interpersonal perception: Selective attention to signs of acceptance. </w:t>
      </w:r>
      <w:r w:rsidRPr="000A2E55">
        <w:rPr>
          <w:rFonts w:ascii="Calibri" w:hAnsi="Calibri" w:cs="Calibri"/>
          <w:i/>
          <w:iCs/>
        </w:rPr>
        <w:t>Journal of Personality and Social Psychology</w:t>
      </w:r>
      <w:r w:rsidRPr="000A2E55">
        <w:rPr>
          <w:rFonts w:ascii="Calibri" w:hAnsi="Calibri" w:cs="Calibri"/>
        </w:rPr>
        <w:t xml:space="preserve">, </w:t>
      </w:r>
      <w:r w:rsidRPr="000A2E55">
        <w:rPr>
          <w:rFonts w:ascii="Calibri" w:hAnsi="Calibri" w:cs="Calibri"/>
          <w:i/>
          <w:iCs/>
        </w:rPr>
        <w:t>96</w:t>
      </w:r>
      <w:r w:rsidRPr="000A2E55">
        <w:rPr>
          <w:rFonts w:ascii="Calibri" w:hAnsi="Calibri" w:cs="Calibri"/>
        </w:rPr>
        <w:t>(4), 729–741. https://doi.org/10.1037/a0014634</w:t>
      </w:r>
    </w:p>
    <w:p w14:paraId="18DFFD15" w14:textId="77777777" w:rsidR="000A2E55" w:rsidRPr="000A2E55" w:rsidRDefault="000A2E55" w:rsidP="000A2E55">
      <w:pPr>
        <w:pStyle w:val="Literaturverzeichnis"/>
        <w:rPr>
          <w:rFonts w:ascii="Calibri" w:hAnsi="Calibri" w:cs="Calibri"/>
        </w:rPr>
      </w:pPr>
      <w:proofErr w:type="spellStart"/>
      <w:r w:rsidRPr="000A2E55">
        <w:rPr>
          <w:rFonts w:ascii="Calibri" w:hAnsi="Calibri" w:cs="Calibri"/>
        </w:rPr>
        <w:t>Golubickis</w:t>
      </w:r>
      <w:proofErr w:type="spellEnd"/>
      <w:r w:rsidRPr="000A2E55">
        <w:rPr>
          <w:rFonts w:ascii="Calibri" w:hAnsi="Calibri" w:cs="Calibri"/>
        </w:rPr>
        <w:t xml:space="preserve">, M., </w:t>
      </w:r>
      <w:proofErr w:type="spellStart"/>
      <w:r w:rsidRPr="000A2E55">
        <w:rPr>
          <w:rFonts w:ascii="Calibri" w:hAnsi="Calibri" w:cs="Calibri"/>
        </w:rPr>
        <w:t>Sahraie</w:t>
      </w:r>
      <w:proofErr w:type="spellEnd"/>
      <w:r w:rsidRPr="000A2E55">
        <w:rPr>
          <w:rFonts w:ascii="Calibri" w:hAnsi="Calibri" w:cs="Calibri"/>
        </w:rPr>
        <w:t xml:space="preserve">, A., Hunt, A. R., </w:t>
      </w:r>
      <w:proofErr w:type="spellStart"/>
      <w:r w:rsidRPr="000A2E55">
        <w:rPr>
          <w:rFonts w:ascii="Calibri" w:hAnsi="Calibri" w:cs="Calibri"/>
        </w:rPr>
        <w:t>Visokomogilski</w:t>
      </w:r>
      <w:proofErr w:type="spellEnd"/>
      <w:r w:rsidRPr="000A2E55">
        <w:rPr>
          <w:rFonts w:ascii="Calibri" w:hAnsi="Calibri" w:cs="Calibri"/>
        </w:rPr>
        <w:t xml:space="preserve">, A., </w:t>
      </w:r>
      <w:proofErr w:type="spellStart"/>
      <w:r w:rsidRPr="000A2E55">
        <w:rPr>
          <w:rFonts w:ascii="Calibri" w:hAnsi="Calibri" w:cs="Calibri"/>
        </w:rPr>
        <w:t>Topalidis</w:t>
      </w:r>
      <w:proofErr w:type="spellEnd"/>
      <w:r w:rsidRPr="000A2E55">
        <w:rPr>
          <w:rFonts w:ascii="Calibri" w:hAnsi="Calibri" w:cs="Calibri"/>
        </w:rPr>
        <w:t xml:space="preserve">, P., &amp; Neil Macrae, C. (2018). The visual influence of ostracism: Ostracism and visual awareness. </w:t>
      </w:r>
      <w:r w:rsidRPr="000A2E55">
        <w:rPr>
          <w:rFonts w:ascii="Calibri" w:hAnsi="Calibri" w:cs="Calibri"/>
          <w:i/>
          <w:iCs/>
        </w:rPr>
        <w:t>European Journal of Social Psychology</w:t>
      </w:r>
      <w:r w:rsidRPr="000A2E55">
        <w:rPr>
          <w:rFonts w:ascii="Calibri" w:hAnsi="Calibri" w:cs="Calibri"/>
        </w:rPr>
        <w:t xml:space="preserve">, </w:t>
      </w:r>
      <w:r w:rsidRPr="000A2E55">
        <w:rPr>
          <w:rFonts w:ascii="Calibri" w:hAnsi="Calibri" w:cs="Calibri"/>
          <w:i/>
          <w:iCs/>
        </w:rPr>
        <w:t>48</w:t>
      </w:r>
      <w:r w:rsidRPr="000A2E55">
        <w:rPr>
          <w:rFonts w:ascii="Calibri" w:hAnsi="Calibri" w:cs="Calibri"/>
        </w:rPr>
        <w:t>(2), O182–O188. https://doi.org/10.1002/ejsp.2305</w:t>
      </w:r>
    </w:p>
    <w:p w14:paraId="63FCC061" w14:textId="77777777" w:rsidR="000A2E55" w:rsidRPr="000A2E55" w:rsidRDefault="000A2E55" w:rsidP="000A2E55">
      <w:pPr>
        <w:pStyle w:val="Literaturverzeichnis"/>
        <w:rPr>
          <w:rFonts w:ascii="Calibri" w:hAnsi="Calibri" w:cs="Calibri"/>
        </w:rPr>
      </w:pPr>
      <w:proofErr w:type="spellStart"/>
      <w:r w:rsidRPr="000A2E55">
        <w:rPr>
          <w:rFonts w:ascii="Calibri" w:hAnsi="Calibri" w:cs="Calibri"/>
        </w:rPr>
        <w:t>Kachur</w:t>
      </w:r>
      <w:proofErr w:type="spellEnd"/>
      <w:r w:rsidRPr="000A2E55">
        <w:rPr>
          <w:rFonts w:ascii="Calibri" w:hAnsi="Calibri" w:cs="Calibri"/>
        </w:rPr>
        <w:t xml:space="preserve">, A., </w:t>
      </w:r>
      <w:proofErr w:type="spellStart"/>
      <w:r w:rsidRPr="000A2E55">
        <w:rPr>
          <w:rFonts w:ascii="Calibri" w:hAnsi="Calibri" w:cs="Calibri"/>
        </w:rPr>
        <w:t>Osin</w:t>
      </w:r>
      <w:proofErr w:type="spellEnd"/>
      <w:r w:rsidRPr="000A2E55">
        <w:rPr>
          <w:rFonts w:ascii="Calibri" w:hAnsi="Calibri" w:cs="Calibri"/>
        </w:rPr>
        <w:t xml:space="preserve">, E., </w:t>
      </w:r>
      <w:proofErr w:type="spellStart"/>
      <w:r w:rsidRPr="000A2E55">
        <w:rPr>
          <w:rFonts w:ascii="Calibri" w:hAnsi="Calibri" w:cs="Calibri"/>
        </w:rPr>
        <w:t>Davydov</w:t>
      </w:r>
      <w:proofErr w:type="spellEnd"/>
      <w:r w:rsidRPr="000A2E55">
        <w:rPr>
          <w:rFonts w:ascii="Calibri" w:hAnsi="Calibri" w:cs="Calibri"/>
        </w:rPr>
        <w:t xml:space="preserve">, D., </w:t>
      </w:r>
      <w:proofErr w:type="spellStart"/>
      <w:r w:rsidRPr="000A2E55">
        <w:rPr>
          <w:rFonts w:ascii="Calibri" w:hAnsi="Calibri" w:cs="Calibri"/>
        </w:rPr>
        <w:t>Shutilov</w:t>
      </w:r>
      <w:proofErr w:type="spellEnd"/>
      <w:r w:rsidRPr="000A2E55">
        <w:rPr>
          <w:rFonts w:ascii="Calibri" w:hAnsi="Calibri" w:cs="Calibri"/>
        </w:rPr>
        <w:t xml:space="preserve">, K., &amp; </w:t>
      </w:r>
      <w:proofErr w:type="spellStart"/>
      <w:r w:rsidRPr="000A2E55">
        <w:rPr>
          <w:rFonts w:ascii="Calibri" w:hAnsi="Calibri" w:cs="Calibri"/>
        </w:rPr>
        <w:t>Novokshonov</w:t>
      </w:r>
      <w:proofErr w:type="spellEnd"/>
      <w:r w:rsidRPr="000A2E55">
        <w:rPr>
          <w:rFonts w:ascii="Calibri" w:hAnsi="Calibri" w:cs="Calibri"/>
        </w:rPr>
        <w:t xml:space="preserve">, A. (2020). Assessing the Big Five personality traits using real-life static facial images. </w:t>
      </w:r>
      <w:r w:rsidRPr="000A2E55">
        <w:rPr>
          <w:rFonts w:ascii="Calibri" w:hAnsi="Calibri" w:cs="Calibri"/>
          <w:i/>
          <w:iCs/>
        </w:rPr>
        <w:t>Scientific Reports</w:t>
      </w:r>
      <w:r w:rsidRPr="000A2E55">
        <w:rPr>
          <w:rFonts w:ascii="Calibri" w:hAnsi="Calibri" w:cs="Calibri"/>
        </w:rPr>
        <w:t xml:space="preserve">, </w:t>
      </w:r>
      <w:r w:rsidRPr="000A2E55">
        <w:rPr>
          <w:rFonts w:ascii="Calibri" w:hAnsi="Calibri" w:cs="Calibri"/>
          <w:i/>
          <w:iCs/>
        </w:rPr>
        <w:t>10</w:t>
      </w:r>
      <w:r w:rsidRPr="000A2E55">
        <w:rPr>
          <w:rFonts w:ascii="Calibri" w:hAnsi="Calibri" w:cs="Calibri"/>
        </w:rPr>
        <w:t>(1), 8487. https://doi.org/10.1038/s41598-020-65358-6</w:t>
      </w:r>
    </w:p>
    <w:p w14:paraId="726D3A74" w14:textId="77777777" w:rsidR="000A2E55" w:rsidRPr="000A2E55" w:rsidRDefault="000A2E55" w:rsidP="000A2E55">
      <w:pPr>
        <w:pStyle w:val="Literaturverzeichnis"/>
        <w:rPr>
          <w:rFonts w:ascii="Calibri" w:hAnsi="Calibri" w:cs="Calibri"/>
          <w:lang w:val="fr-CH"/>
        </w:rPr>
      </w:pPr>
      <w:r w:rsidRPr="000A2E55">
        <w:rPr>
          <w:rFonts w:ascii="Calibri" w:hAnsi="Calibri" w:cs="Calibri"/>
        </w:rPr>
        <w:t xml:space="preserve">Kawamoto, T., </w:t>
      </w:r>
      <w:proofErr w:type="spellStart"/>
      <w:r w:rsidRPr="000A2E55">
        <w:rPr>
          <w:rFonts w:ascii="Calibri" w:hAnsi="Calibri" w:cs="Calibri"/>
        </w:rPr>
        <w:t>Nittono</w:t>
      </w:r>
      <w:proofErr w:type="spellEnd"/>
      <w:r w:rsidRPr="000A2E55">
        <w:rPr>
          <w:rFonts w:ascii="Calibri" w:hAnsi="Calibri" w:cs="Calibri"/>
        </w:rPr>
        <w:t xml:space="preserve">, H., &amp; </w:t>
      </w:r>
      <w:proofErr w:type="spellStart"/>
      <w:r w:rsidRPr="000A2E55">
        <w:rPr>
          <w:rFonts w:ascii="Calibri" w:hAnsi="Calibri" w:cs="Calibri"/>
        </w:rPr>
        <w:t>Ura</w:t>
      </w:r>
      <w:proofErr w:type="spellEnd"/>
      <w:r w:rsidRPr="000A2E55">
        <w:rPr>
          <w:rFonts w:ascii="Calibri" w:hAnsi="Calibri" w:cs="Calibri"/>
        </w:rPr>
        <w:t xml:space="preserve">, M. (2014). Social exclusion induces early-stage perceptual and behavioral changes in response to social cues. </w:t>
      </w:r>
      <w:r w:rsidRPr="000A2E55">
        <w:rPr>
          <w:rFonts w:ascii="Calibri" w:hAnsi="Calibri" w:cs="Calibri"/>
          <w:i/>
          <w:iCs/>
          <w:lang w:val="fr-CH"/>
        </w:rPr>
        <w:t>Social Neuroscience</w:t>
      </w:r>
      <w:r w:rsidRPr="000A2E55">
        <w:rPr>
          <w:rFonts w:ascii="Calibri" w:hAnsi="Calibri" w:cs="Calibri"/>
          <w:lang w:val="fr-CH"/>
        </w:rPr>
        <w:t xml:space="preserve">, </w:t>
      </w:r>
      <w:r w:rsidRPr="000A2E55">
        <w:rPr>
          <w:rFonts w:ascii="Calibri" w:hAnsi="Calibri" w:cs="Calibri"/>
          <w:i/>
          <w:iCs/>
          <w:lang w:val="fr-CH"/>
        </w:rPr>
        <w:t>9</w:t>
      </w:r>
      <w:r w:rsidRPr="000A2E55">
        <w:rPr>
          <w:rFonts w:ascii="Calibri" w:hAnsi="Calibri" w:cs="Calibri"/>
          <w:lang w:val="fr-CH"/>
        </w:rPr>
        <w:t>(2), 174–185. https://doi.org/10.1080/17470919.2014.883325</w:t>
      </w:r>
    </w:p>
    <w:p w14:paraId="63685F96" w14:textId="77777777" w:rsidR="000A2E55" w:rsidRPr="000A2E55" w:rsidRDefault="000A2E55" w:rsidP="000A2E55">
      <w:pPr>
        <w:pStyle w:val="Literaturverzeichnis"/>
        <w:rPr>
          <w:rFonts w:ascii="Calibri" w:hAnsi="Calibri" w:cs="Calibri"/>
        </w:rPr>
      </w:pPr>
      <w:r w:rsidRPr="000A2E55">
        <w:rPr>
          <w:rFonts w:ascii="Calibri" w:hAnsi="Calibri" w:cs="Calibri"/>
          <w:lang w:val="fr-CH"/>
        </w:rPr>
        <w:t xml:space="preserve">Pickett, C. L., &amp; Gardner, W. L. (2005). </w:t>
      </w:r>
      <w:r w:rsidRPr="000A2E55">
        <w:rPr>
          <w:rFonts w:ascii="Calibri" w:hAnsi="Calibri" w:cs="Calibri"/>
        </w:rPr>
        <w:t xml:space="preserve">The Social Monitoring System: Enhanced Sensitivity to Social Cues as an Adaptive Response to Social Exclusion. In </w:t>
      </w:r>
      <w:r w:rsidRPr="000A2E55">
        <w:rPr>
          <w:rFonts w:ascii="Calibri" w:hAnsi="Calibri" w:cs="Calibri"/>
          <w:i/>
          <w:iCs/>
        </w:rPr>
        <w:t>The social outcast: Ostracism, social exclusion, rejection, and bullying</w:t>
      </w:r>
      <w:r w:rsidRPr="000A2E55">
        <w:rPr>
          <w:rFonts w:ascii="Calibri" w:hAnsi="Calibri" w:cs="Calibri"/>
        </w:rPr>
        <w:t xml:space="preserve"> (S. 213–226). Psychology Press.</w:t>
      </w:r>
    </w:p>
    <w:p w14:paraId="3627E99D"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Pickett, C. L., Gardner, W. L., &amp; Knowles, M. (2004). Getting a Cue: The Need to Belong and Enhanced Sensitivity to Social Cues. </w:t>
      </w:r>
      <w:r w:rsidRPr="000A2E55">
        <w:rPr>
          <w:rFonts w:ascii="Calibri" w:hAnsi="Calibri" w:cs="Calibri"/>
          <w:i/>
          <w:iCs/>
        </w:rPr>
        <w:t>Personality and Social Psychology Bulletin</w:t>
      </w:r>
      <w:r w:rsidRPr="000A2E55">
        <w:rPr>
          <w:rFonts w:ascii="Calibri" w:hAnsi="Calibri" w:cs="Calibri"/>
        </w:rPr>
        <w:t xml:space="preserve">, </w:t>
      </w:r>
      <w:r w:rsidRPr="000A2E55">
        <w:rPr>
          <w:rFonts w:ascii="Calibri" w:hAnsi="Calibri" w:cs="Calibri"/>
          <w:i/>
          <w:iCs/>
        </w:rPr>
        <w:t>30</w:t>
      </w:r>
      <w:r w:rsidRPr="000A2E55">
        <w:rPr>
          <w:rFonts w:ascii="Calibri" w:hAnsi="Calibri" w:cs="Calibri"/>
        </w:rPr>
        <w:t>(9), 1095–1107. https://doi.org/10.1177/0146167203262085</w:t>
      </w:r>
    </w:p>
    <w:p w14:paraId="343A09FF" w14:textId="77777777" w:rsidR="000A2E55" w:rsidRPr="000A2E55" w:rsidRDefault="000A2E55" w:rsidP="000A2E55">
      <w:pPr>
        <w:pStyle w:val="Literaturverzeichnis"/>
        <w:rPr>
          <w:rFonts w:ascii="Calibri" w:hAnsi="Calibri" w:cs="Calibri"/>
        </w:rPr>
      </w:pPr>
      <w:proofErr w:type="spellStart"/>
      <w:r w:rsidRPr="000A2E55">
        <w:rPr>
          <w:rFonts w:ascii="Calibri" w:hAnsi="Calibri" w:cs="Calibri"/>
        </w:rPr>
        <w:t>Rammstedt</w:t>
      </w:r>
      <w:proofErr w:type="spellEnd"/>
      <w:r w:rsidRPr="000A2E55">
        <w:rPr>
          <w:rFonts w:ascii="Calibri" w:hAnsi="Calibri" w:cs="Calibri"/>
        </w:rPr>
        <w:t xml:space="preserve">, B., &amp; John, O. P. (2007). Measuring personality in one minute or less: A 10-item short version of the Big Five Inventory in English and German. </w:t>
      </w:r>
      <w:r w:rsidRPr="000A2E55">
        <w:rPr>
          <w:rFonts w:ascii="Calibri" w:hAnsi="Calibri" w:cs="Calibri"/>
          <w:i/>
          <w:iCs/>
        </w:rPr>
        <w:t>Journal of Research in Personality</w:t>
      </w:r>
      <w:r w:rsidRPr="000A2E55">
        <w:rPr>
          <w:rFonts w:ascii="Calibri" w:hAnsi="Calibri" w:cs="Calibri"/>
        </w:rPr>
        <w:t xml:space="preserve">, </w:t>
      </w:r>
      <w:r w:rsidRPr="000A2E55">
        <w:rPr>
          <w:rFonts w:ascii="Calibri" w:hAnsi="Calibri" w:cs="Calibri"/>
          <w:i/>
          <w:iCs/>
        </w:rPr>
        <w:t>41</w:t>
      </w:r>
      <w:r w:rsidRPr="000A2E55">
        <w:rPr>
          <w:rFonts w:ascii="Calibri" w:hAnsi="Calibri" w:cs="Calibri"/>
        </w:rPr>
        <w:t>(1), 203–212. https://doi.org/10.1016/j.jrp.2006.02.001</w:t>
      </w:r>
    </w:p>
    <w:p w14:paraId="319E4CEF" w14:textId="77777777" w:rsidR="000A2E55" w:rsidRPr="000A2E55" w:rsidRDefault="000A2E55" w:rsidP="000A2E55">
      <w:pPr>
        <w:pStyle w:val="Literaturverzeichnis"/>
        <w:rPr>
          <w:rFonts w:ascii="Calibri" w:hAnsi="Calibri" w:cs="Calibri"/>
        </w:rPr>
      </w:pPr>
      <w:r w:rsidRPr="000A2E55">
        <w:rPr>
          <w:rFonts w:ascii="Calibri" w:hAnsi="Calibri" w:cs="Calibri"/>
          <w:lang w:val="de-CH"/>
        </w:rPr>
        <w:lastRenderedPageBreak/>
        <w:t xml:space="preserve">Rudert, S. C., &amp; </w:t>
      </w:r>
      <w:proofErr w:type="spellStart"/>
      <w:r w:rsidRPr="000A2E55">
        <w:rPr>
          <w:rFonts w:ascii="Calibri" w:hAnsi="Calibri" w:cs="Calibri"/>
          <w:lang w:val="de-CH"/>
        </w:rPr>
        <w:t>Greifeneder</w:t>
      </w:r>
      <w:proofErr w:type="spellEnd"/>
      <w:r w:rsidRPr="000A2E55">
        <w:rPr>
          <w:rFonts w:ascii="Calibri" w:hAnsi="Calibri" w:cs="Calibri"/>
          <w:lang w:val="de-CH"/>
        </w:rPr>
        <w:t xml:space="preserve">, R. (2016). </w:t>
      </w:r>
      <w:r w:rsidRPr="000A2E55">
        <w:rPr>
          <w:rFonts w:ascii="Calibri" w:hAnsi="Calibri" w:cs="Calibri"/>
        </w:rPr>
        <w:t xml:space="preserve">When </w:t>
      </w:r>
      <w:proofErr w:type="gramStart"/>
      <w:r w:rsidRPr="000A2E55">
        <w:rPr>
          <w:rFonts w:ascii="Calibri" w:hAnsi="Calibri" w:cs="Calibri"/>
        </w:rPr>
        <w:t>It’s</w:t>
      </w:r>
      <w:proofErr w:type="gramEnd"/>
      <w:r w:rsidRPr="000A2E55">
        <w:rPr>
          <w:rFonts w:ascii="Calibri" w:hAnsi="Calibri" w:cs="Calibri"/>
        </w:rPr>
        <w:t xml:space="preserve"> Okay That I Don’t Play: Social Norms and the Situated Construal of Social Exclusion. </w:t>
      </w:r>
      <w:r w:rsidRPr="000A2E55">
        <w:rPr>
          <w:rFonts w:ascii="Calibri" w:hAnsi="Calibri" w:cs="Calibri"/>
          <w:i/>
          <w:iCs/>
        </w:rPr>
        <w:t>Personality and Social Psychology Bulletin</w:t>
      </w:r>
      <w:r w:rsidRPr="000A2E55">
        <w:rPr>
          <w:rFonts w:ascii="Calibri" w:hAnsi="Calibri" w:cs="Calibri"/>
        </w:rPr>
        <w:t xml:space="preserve">, </w:t>
      </w:r>
      <w:r w:rsidRPr="000A2E55">
        <w:rPr>
          <w:rFonts w:ascii="Calibri" w:hAnsi="Calibri" w:cs="Calibri"/>
          <w:i/>
          <w:iCs/>
        </w:rPr>
        <w:t>42</w:t>
      </w:r>
      <w:r w:rsidRPr="000A2E55">
        <w:rPr>
          <w:rFonts w:ascii="Calibri" w:hAnsi="Calibri" w:cs="Calibri"/>
        </w:rPr>
        <w:t>(7), 955–969. https://doi.org/10.1177/0146167216649606</w:t>
      </w:r>
    </w:p>
    <w:p w14:paraId="20FA49BD" w14:textId="77777777" w:rsidR="000A2E55" w:rsidRPr="000A2E55" w:rsidRDefault="000A2E55" w:rsidP="000A2E55">
      <w:pPr>
        <w:pStyle w:val="Literaturverzeichnis"/>
        <w:rPr>
          <w:rFonts w:ascii="Calibri" w:hAnsi="Calibri" w:cs="Calibri"/>
        </w:rPr>
      </w:pPr>
      <w:proofErr w:type="spellStart"/>
      <w:r w:rsidRPr="000A2E55">
        <w:rPr>
          <w:rFonts w:ascii="Calibri" w:hAnsi="Calibri" w:cs="Calibri"/>
        </w:rPr>
        <w:t>Rudert</w:t>
      </w:r>
      <w:proofErr w:type="spellEnd"/>
      <w:r w:rsidRPr="000A2E55">
        <w:rPr>
          <w:rFonts w:ascii="Calibri" w:hAnsi="Calibri" w:cs="Calibri"/>
        </w:rPr>
        <w:t xml:space="preserve">, S. C., Hales, A. H., &amp; </w:t>
      </w:r>
      <w:proofErr w:type="spellStart"/>
      <w:r w:rsidRPr="000A2E55">
        <w:rPr>
          <w:rFonts w:ascii="Calibri" w:hAnsi="Calibri" w:cs="Calibri"/>
        </w:rPr>
        <w:t>Büttner</w:t>
      </w:r>
      <w:proofErr w:type="spellEnd"/>
      <w:r w:rsidRPr="000A2E55">
        <w:rPr>
          <w:rFonts w:ascii="Calibri" w:hAnsi="Calibri" w:cs="Calibri"/>
        </w:rPr>
        <w:t xml:space="preserve">, C. M. (2021). Stay out of our office (vs. our pub): Target personality and situational context affect ostracism intentions. </w:t>
      </w:r>
      <w:r w:rsidRPr="000A2E55">
        <w:rPr>
          <w:rFonts w:ascii="Calibri" w:hAnsi="Calibri" w:cs="Calibri"/>
          <w:i/>
          <w:iCs/>
        </w:rPr>
        <w:t>Journal of Experimental Social Psychology</w:t>
      </w:r>
      <w:r w:rsidRPr="000A2E55">
        <w:rPr>
          <w:rFonts w:ascii="Calibri" w:hAnsi="Calibri" w:cs="Calibri"/>
        </w:rPr>
        <w:t xml:space="preserve">, </w:t>
      </w:r>
      <w:r w:rsidRPr="000A2E55">
        <w:rPr>
          <w:rFonts w:ascii="Calibri" w:hAnsi="Calibri" w:cs="Calibri"/>
          <w:i/>
          <w:iCs/>
        </w:rPr>
        <w:t>95</w:t>
      </w:r>
      <w:r w:rsidRPr="000A2E55">
        <w:rPr>
          <w:rFonts w:ascii="Calibri" w:hAnsi="Calibri" w:cs="Calibri"/>
        </w:rPr>
        <w:t>, 104142. https://doi.org/10.1016/j.jesp.2021.104142</w:t>
      </w:r>
    </w:p>
    <w:p w14:paraId="3CEB9421"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Sacco, D. F., &amp; Brown, M. (2018). Preferences for facially communicated big five personality traits and their relation to self-reported big five personality. </w:t>
      </w:r>
      <w:r w:rsidRPr="000A2E55">
        <w:rPr>
          <w:rFonts w:ascii="Calibri" w:hAnsi="Calibri" w:cs="Calibri"/>
          <w:i/>
          <w:iCs/>
        </w:rPr>
        <w:t>Personality and Individual Differences</w:t>
      </w:r>
      <w:r w:rsidRPr="000A2E55">
        <w:rPr>
          <w:rFonts w:ascii="Calibri" w:hAnsi="Calibri" w:cs="Calibri"/>
        </w:rPr>
        <w:t xml:space="preserve">, </w:t>
      </w:r>
      <w:r w:rsidRPr="000A2E55">
        <w:rPr>
          <w:rFonts w:ascii="Calibri" w:hAnsi="Calibri" w:cs="Calibri"/>
          <w:i/>
          <w:iCs/>
        </w:rPr>
        <w:t>134</w:t>
      </w:r>
      <w:r w:rsidRPr="000A2E55">
        <w:rPr>
          <w:rFonts w:ascii="Calibri" w:hAnsi="Calibri" w:cs="Calibri"/>
        </w:rPr>
        <w:t>, 195–200. https://doi.org/10.1016/j.paid.2018.06.024</w:t>
      </w:r>
    </w:p>
    <w:p w14:paraId="349E7FDE"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Sacco, D. F., Wirth, J. H., </w:t>
      </w:r>
      <w:proofErr w:type="spellStart"/>
      <w:r w:rsidRPr="000A2E55">
        <w:rPr>
          <w:rFonts w:ascii="Calibri" w:hAnsi="Calibri" w:cs="Calibri"/>
        </w:rPr>
        <w:t>Hugenberg</w:t>
      </w:r>
      <w:proofErr w:type="spellEnd"/>
      <w:r w:rsidRPr="000A2E55">
        <w:rPr>
          <w:rFonts w:ascii="Calibri" w:hAnsi="Calibri" w:cs="Calibri"/>
        </w:rPr>
        <w:t xml:space="preserve">, K., Chen, Z., &amp; Williams, K. D. (2011). The world in black and white: Ostracism enhances the categorical perception of social information. </w:t>
      </w:r>
      <w:r w:rsidRPr="000A2E55">
        <w:rPr>
          <w:rFonts w:ascii="Calibri" w:hAnsi="Calibri" w:cs="Calibri"/>
          <w:i/>
          <w:iCs/>
        </w:rPr>
        <w:t>Journal of Experimental Social Psychology</w:t>
      </w:r>
      <w:r w:rsidRPr="000A2E55">
        <w:rPr>
          <w:rFonts w:ascii="Calibri" w:hAnsi="Calibri" w:cs="Calibri"/>
        </w:rPr>
        <w:t xml:space="preserve">, </w:t>
      </w:r>
      <w:r w:rsidRPr="000A2E55">
        <w:rPr>
          <w:rFonts w:ascii="Calibri" w:hAnsi="Calibri" w:cs="Calibri"/>
          <w:i/>
          <w:iCs/>
        </w:rPr>
        <w:t>47</w:t>
      </w:r>
      <w:r w:rsidRPr="000A2E55">
        <w:rPr>
          <w:rFonts w:ascii="Calibri" w:hAnsi="Calibri" w:cs="Calibri"/>
        </w:rPr>
        <w:t>(4), 836–842. https://doi.org/10.1016/j.jesp.2011.03.001</w:t>
      </w:r>
    </w:p>
    <w:p w14:paraId="3F9C453C"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Walker, M., </w:t>
      </w:r>
      <w:proofErr w:type="spellStart"/>
      <w:r w:rsidRPr="000A2E55">
        <w:rPr>
          <w:rFonts w:ascii="Calibri" w:hAnsi="Calibri" w:cs="Calibri"/>
        </w:rPr>
        <w:t>Schönborn</w:t>
      </w:r>
      <w:proofErr w:type="spellEnd"/>
      <w:r w:rsidRPr="000A2E55">
        <w:rPr>
          <w:rFonts w:ascii="Calibri" w:hAnsi="Calibri" w:cs="Calibri"/>
        </w:rPr>
        <w:t xml:space="preserve">, S., </w:t>
      </w:r>
      <w:proofErr w:type="spellStart"/>
      <w:r w:rsidRPr="000A2E55">
        <w:rPr>
          <w:rFonts w:ascii="Calibri" w:hAnsi="Calibri" w:cs="Calibri"/>
        </w:rPr>
        <w:t>Greifeneder</w:t>
      </w:r>
      <w:proofErr w:type="spellEnd"/>
      <w:r w:rsidRPr="000A2E55">
        <w:rPr>
          <w:rFonts w:ascii="Calibri" w:hAnsi="Calibri" w:cs="Calibri"/>
        </w:rPr>
        <w:t xml:space="preserve">, R., &amp; Vetter, T. (2018). The Basel Face Database: A validated set of photographs reflecting systematic differences in Big Two and Big Five personality dimensions. </w:t>
      </w:r>
      <w:r w:rsidRPr="000A2E55">
        <w:rPr>
          <w:rFonts w:ascii="Calibri" w:hAnsi="Calibri" w:cs="Calibri"/>
          <w:i/>
          <w:iCs/>
        </w:rPr>
        <w:t>PLOS ONE</w:t>
      </w:r>
      <w:r w:rsidRPr="000A2E55">
        <w:rPr>
          <w:rFonts w:ascii="Calibri" w:hAnsi="Calibri" w:cs="Calibri"/>
        </w:rPr>
        <w:t xml:space="preserve">, </w:t>
      </w:r>
      <w:r w:rsidRPr="000A2E55">
        <w:rPr>
          <w:rFonts w:ascii="Calibri" w:hAnsi="Calibri" w:cs="Calibri"/>
          <w:i/>
          <w:iCs/>
        </w:rPr>
        <w:t>13</w:t>
      </w:r>
      <w:r w:rsidRPr="000A2E55">
        <w:rPr>
          <w:rFonts w:ascii="Calibri" w:hAnsi="Calibri" w:cs="Calibri"/>
        </w:rPr>
        <w:t>(3), e0193190. https://doi.org/10.1371/journal.pone.0193190</w:t>
      </w:r>
    </w:p>
    <w:p w14:paraId="6918E39D"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Walker, M., &amp; Vetter, T. (2016). Changing the personality of a face: Perceived Big Two and Big Five personality factors modeled in real photographs. </w:t>
      </w:r>
      <w:r w:rsidRPr="000A2E55">
        <w:rPr>
          <w:rFonts w:ascii="Calibri" w:hAnsi="Calibri" w:cs="Calibri"/>
          <w:i/>
          <w:iCs/>
        </w:rPr>
        <w:t>Journal of Personality and Social Psychology</w:t>
      </w:r>
      <w:r w:rsidRPr="000A2E55">
        <w:rPr>
          <w:rFonts w:ascii="Calibri" w:hAnsi="Calibri" w:cs="Calibri"/>
        </w:rPr>
        <w:t xml:space="preserve">, </w:t>
      </w:r>
      <w:r w:rsidRPr="000A2E55">
        <w:rPr>
          <w:rFonts w:ascii="Calibri" w:hAnsi="Calibri" w:cs="Calibri"/>
          <w:i/>
          <w:iCs/>
        </w:rPr>
        <w:t>110</w:t>
      </w:r>
      <w:r w:rsidRPr="000A2E55">
        <w:rPr>
          <w:rFonts w:ascii="Calibri" w:hAnsi="Calibri" w:cs="Calibri"/>
        </w:rPr>
        <w:t>(4), 609–624. https://doi.org/10.1037/pspp0000064</w:t>
      </w:r>
    </w:p>
    <w:p w14:paraId="7AE0EF8C" w14:textId="77777777" w:rsidR="000A2E55" w:rsidRPr="000A2E55" w:rsidRDefault="000A2E55" w:rsidP="000A2E55">
      <w:pPr>
        <w:pStyle w:val="Literaturverzeichnis"/>
        <w:rPr>
          <w:rFonts w:ascii="Calibri" w:hAnsi="Calibri" w:cs="Calibri"/>
        </w:rPr>
      </w:pPr>
      <w:r w:rsidRPr="000A2E55">
        <w:rPr>
          <w:rFonts w:ascii="Calibri" w:hAnsi="Calibri" w:cs="Calibri"/>
        </w:rPr>
        <w:lastRenderedPageBreak/>
        <w:t xml:space="preserve">Williams, K. D. (2009). Chapter 6 Ostracism. In </w:t>
      </w:r>
      <w:r w:rsidRPr="000A2E55">
        <w:rPr>
          <w:rFonts w:ascii="Calibri" w:hAnsi="Calibri" w:cs="Calibri"/>
          <w:i/>
          <w:iCs/>
        </w:rPr>
        <w:t>Advances in Experimental Social Psychology</w:t>
      </w:r>
      <w:r w:rsidRPr="000A2E55">
        <w:rPr>
          <w:rFonts w:ascii="Calibri" w:hAnsi="Calibri" w:cs="Calibri"/>
        </w:rPr>
        <w:t xml:space="preserve"> (Bd. 41, S. 275–314). Elsevier. https://doi.org/10.1016/S0065-2601(08)00406-1</w:t>
      </w:r>
    </w:p>
    <w:p w14:paraId="2252D52F"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Williams, K. D., &amp; Jarvis, B. (2006). Cyberball: A program for use in research on interpersonal ostracism and acceptance. </w:t>
      </w:r>
      <w:r w:rsidRPr="000A2E55">
        <w:rPr>
          <w:rFonts w:ascii="Calibri" w:hAnsi="Calibri" w:cs="Calibri"/>
          <w:i/>
          <w:iCs/>
        </w:rPr>
        <w:t>Behavior Research Methods</w:t>
      </w:r>
      <w:r w:rsidRPr="000A2E55">
        <w:rPr>
          <w:rFonts w:ascii="Calibri" w:hAnsi="Calibri" w:cs="Calibri"/>
        </w:rPr>
        <w:t xml:space="preserve">, </w:t>
      </w:r>
      <w:r w:rsidRPr="000A2E55">
        <w:rPr>
          <w:rFonts w:ascii="Calibri" w:hAnsi="Calibri" w:cs="Calibri"/>
          <w:i/>
          <w:iCs/>
        </w:rPr>
        <w:t>38</w:t>
      </w:r>
      <w:r w:rsidRPr="000A2E55">
        <w:rPr>
          <w:rFonts w:ascii="Calibri" w:hAnsi="Calibri" w:cs="Calibri"/>
        </w:rPr>
        <w:t>(1), 174–180. https://doi.org/10.3758/BF03192765</w:t>
      </w:r>
    </w:p>
    <w:p w14:paraId="5EC92159" w14:textId="77777777" w:rsidR="000A2E55" w:rsidRPr="000A2E55" w:rsidRDefault="000A2E55" w:rsidP="000A2E55">
      <w:pPr>
        <w:pStyle w:val="Literaturverzeichnis"/>
        <w:rPr>
          <w:rFonts w:ascii="Calibri" w:hAnsi="Calibri" w:cs="Calibri"/>
        </w:rPr>
      </w:pPr>
      <w:r w:rsidRPr="000A2E55">
        <w:rPr>
          <w:rFonts w:ascii="Calibri" w:hAnsi="Calibri" w:cs="Calibri"/>
        </w:rPr>
        <w:t xml:space="preserve">Williams, K. D., &amp; Nida, S. A. (2011). Ostracism: Consequences and Coping. </w:t>
      </w:r>
      <w:r w:rsidRPr="000A2E55">
        <w:rPr>
          <w:rFonts w:ascii="Calibri" w:hAnsi="Calibri" w:cs="Calibri"/>
          <w:i/>
          <w:iCs/>
        </w:rPr>
        <w:t>Current Directions in Psychological Science</w:t>
      </w:r>
      <w:r w:rsidRPr="000A2E55">
        <w:rPr>
          <w:rFonts w:ascii="Calibri" w:hAnsi="Calibri" w:cs="Calibri"/>
        </w:rPr>
        <w:t xml:space="preserve">, </w:t>
      </w:r>
      <w:r w:rsidRPr="000A2E55">
        <w:rPr>
          <w:rFonts w:ascii="Calibri" w:hAnsi="Calibri" w:cs="Calibri"/>
          <w:i/>
          <w:iCs/>
        </w:rPr>
        <w:t>20</w:t>
      </w:r>
      <w:r w:rsidRPr="000A2E55">
        <w:rPr>
          <w:rFonts w:ascii="Calibri" w:hAnsi="Calibri" w:cs="Calibri"/>
        </w:rPr>
        <w:t>(2), 71–75. https://doi.org/10.1177/0963721411402480</w:t>
      </w:r>
    </w:p>
    <w:p w14:paraId="72B62DF5" w14:textId="3D1F8639"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Elianne Anthea Albath" w:date="2021-06-10T14:24:00Z" w:initials="EAA">
    <w:p w14:paraId="6A363540" w14:textId="77777777" w:rsidR="00A57EB7" w:rsidRDefault="00A57EB7">
      <w:pPr>
        <w:pStyle w:val="Kommentartext"/>
        <w:rPr>
          <w:lang w:val="de-CH"/>
        </w:rPr>
      </w:pPr>
      <w:r>
        <w:rPr>
          <w:rStyle w:val="Kommentarzeichen"/>
        </w:rPr>
        <w:annotationRef/>
      </w:r>
      <w:r w:rsidRPr="00A57EB7">
        <w:rPr>
          <w:lang w:val="de-CH"/>
        </w:rPr>
        <w:t>Gut!</w:t>
      </w:r>
      <w:r>
        <w:rPr>
          <w:lang w:val="de-CH"/>
        </w:rPr>
        <w:t xml:space="preserve"> Für die Masterarbeit hier noch die Relevanz des Themas einfügen: Weshalb ist das wichtig?</w:t>
      </w:r>
    </w:p>
    <w:p w14:paraId="2D3D52C5" w14:textId="2157EE19" w:rsidR="00A57EB7" w:rsidRPr="00A57EB7" w:rsidRDefault="00A57EB7">
      <w:pPr>
        <w:pStyle w:val="Kommentartext"/>
        <w:rPr>
          <w:lang w:val="de-CH"/>
        </w:rPr>
      </w:pPr>
      <w:r>
        <w:rPr>
          <w:lang w:val="de-CH"/>
        </w:rPr>
        <w:t>Auch kannst du hier schon deine Fragestellung konkretisieren und schreiben, womit sich deine Arbeit beschäftigen wird.</w:t>
      </w:r>
    </w:p>
  </w:comment>
  <w:comment w:id="64" w:author="Elianne Anthea Albath" w:date="2021-06-10T14:27:00Z" w:initials="EAA">
    <w:p w14:paraId="21467B6F" w14:textId="13DFD007" w:rsidR="00765A4E" w:rsidRPr="00765A4E" w:rsidRDefault="00765A4E" w:rsidP="00765A4E">
      <w:pPr>
        <w:pStyle w:val="Kommentartext"/>
        <w:ind w:firstLine="0"/>
        <w:rPr>
          <w:lang w:val="de-CH"/>
        </w:rPr>
      </w:pPr>
      <w:r>
        <w:rPr>
          <w:rStyle w:val="Kommentarzeichen"/>
        </w:rPr>
        <w:annotationRef/>
      </w:r>
      <w:r>
        <w:rPr>
          <w:lang w:val="de-CH"/>
        </w:rPr>
        <w:t xml:space="preserve">Vielleicht könntest du auch ein erstes Kapitel nur zu </w:t>
      </w:r>
      <w:proofErr w:type="spellStart"/>
      <w:r>
        <w:rPr>
          <w:lang w:val="de-CH"/>
        </w:rPr>
        <w:t>Ostracism</w:t>
      </w:r>
      <w:proofErr w:type="spellEnd"/>
      <w:r>
        <w:rPr>
          <w:lang w:val="de-CH"/>
        </w:rPr>
        <w:t xml:space="preserve"> machen. Das könnte den Leser / die Leserin helfen, deinen Gedankengängen zu folgen.  </w:t>
      </w:r>
    </w:p>
  </w:comment>
  <w:comment w:id="65" w:author="Robin Brueggemann" w:date="2021-06-18T15:48:00Z" w:initials="RB">
    <w:p w14:paraId="4DAF09A8" w14:textId="5F7125A0" w:rsidR="00B84373" w:rsidRPr="00B84373" w:rsidRDefault="00B84373">
      <w:pPr>
        <w:pStyle w:val="Kommentartext"/>
        <w:rPr>
          <w:lang w:val="de-CH"/>
        </w:rPr>
      </w:pPr>
      <w:r>
        <w:rPr>
          <w:rStyle w:val="Kommentarzeichen"/>
        </w:rPr>
        <w:annotationRef/>
      </w:r>
      <w:r w:rsidRPr="00B84373">
        <w:rPr>
          <w:lang w:val="de-CH"/>
        </w:rPr>
        <w:t>In der Masterarbeit ode</w:t>
      </w:r>
      <w:r>
        <w:rPr>
          <w:lang w:val="de-CH"/>
        </w:rPr>
        <w:t xml:space="preserve">r schon hier im </w:t>
      </w:r>
      <w:proofErr w:type="spellStart"/>
      <w:r>
        <w:rPr>
          <w:lang w:val="de-CH"/>
        </w:rPr>
        <w:t>Proposal</w:t>
      </w:r>
      <w:proofErr w:type="spellEnd"/>
      <w:r>
        <w:rPr>
          <w:lang w:val="de-CH"/>
        </w:rPr>
        <w:t>?</w:t>
      </w:r>
    </w:p>
  </w:comment>
  <w:comment w:id="67" w:author="Elianne Anthea Albath" w:date="2021-06-10T14:30:00Z" w:initials="EAA">
    <w:p w14:paraId="0C3C49F4" w14:textId="102BDCFA" w:rsidR="00765A4E" w:rsidRPr="00765A4E" w:rsidRDefault="00765A4E">
      <w:pPr>
        <w:pStyle w:val="Kommentartext"/>
        <w:rPr>
          <w:lang w:val="de-CH"/>
        </w:rPr>
      </w:pPr>
      <w:r>
        <w:rPr>
          <w:rStyle w:val="Kommentarzeichen"/>
        </w:rPr>
        <w:annotationRef/>
      </w:r>
      <w:r w:rsidRPr="002B2002">
        <w:rPr>
          <w:lang w:val="de-CH"/>
        </w:rPr>
        <w:t xml:space="preserve">May </w:t>
      </w:r>
      <w:proofErr w:type="spellStart"/>
      <w:r w:rsidRPr="002B2002">
        <w:rPr>
          <w:lang w:val="de-CH"/>
        </w:rPr>
        <w:t>help</w:t>
      </w:r>
      <w:proofErr w:type="spellEnd"/>
      <w:r w:rsidRPr="002B2002">
        <w:rPr>
          <w:lang w:val="de-CH"/>
        </w:rPr>
        <w:t>?</w:t>
      </w:r>
      <w:r w:rsidRPr="002B2002">
        <w:rPr>
          <w:lang w:val="de-CH"/>
        </w:rPr>
        <w:br/>
      </w:r>
      <w:r w:rsidRPr="002B2002">
        <w:rPr>
          <w:lang w:val="de-CH"/>
        </w:rPr>
        <w:br/>
      </w:r>
      <w:r w:rsidRPr="00765A4E">
        <w:rPr>
          <w:lang w:val="de-CH"/>
        </w:rPr>
        <w:t xml:space="preserve">halte dich genau an das, was </w:t>
      </w:r>
      <w:r>
        <w:rPr>
          <w:lang w:val="de-CH"/>
        </w:rPr>
        <w:t>die Theorie sagt. Ich bin hier gerade unsicher ob die Theorie das so klar sagt</w:t>
      </w:r>
    </w:p>
  </w:comment>
  <w:comment w:id="68" w:author="Robin Brueggemann" w:date="2021-06-18T15:38:00Z" w:initials="RB">
    <w:p w14:paraId="735517A6" w14:textId="39D5380A" w:rsidR="00B11611" w:rsidRDefault="00B11611">
      <w:pPr>
        <w:pStyle w:val="Kommentartext"/>
      </w:pPr>
      <w:r>
        <w:rPr>
          <w:rStyle w:val="Kommentarzeichen"/>
        </w:rPr>
        <w:annotationRef/>
      </w:r>
      <w:r>
        <w:t xml:space="preserve">May </w:t>
      </w:r>
      <w:proofErr w:type="spellStart"/>
      <w:r>
        <w:t>ist</w:t>
      </w:r>
      <w:proofErr w:type="spellEnd"/>
      <w:r>
        <w:t xml:space="preserve"> </w:t>
      </w:r>
      <w:proofErr w:type="spellStart"/>
      <w:r>
        <w:t>korrekt</w:t>
      </w:r>
      <w:proofErr w:type="spellEnd"/>
    </w:p>
  </w:comment>
  <w:comment w:id="69" w:author="Elianne Anthea Albath" w:date="2021-06-10T14:33:00Z" w:initials="EAA">
    <w:p w14:paraId="664398C4" w14:textId="6F809A36" w:rsidR="00734C51" w:rsidRPr="00734C51" w:rsidRDefault="00734C51">
      <w:pPr>
        <w:pStyle w:val="Kommentartext"/>
        <w:rPr>
          <w:lang w:val="de-CH"/>
        </w:rPr>
      </w:pPr>
      <w:r>
        <w:rPr>
          <w:rStyle w:val="Kommentarzeichen"/>
        </w:rPr>
        <w:annotationRef/>
      </w:r>
      <w:r w:rsidRPr="002B2002">
        <w:rPr>
          <w:lang w:val="de-CH"/>
        </w:rPr>
        <w:t xml:space="preserve">Gut! </w:t>
      </w:r>
      <w:r w:rsidRPr="00734C51">
        <w:rPr>
          <w:lang w:val="de-CH"/>
        </w:rPr>
        <w:t>Manche Aspekte können vielleicht später doch in die Einleitung</w:t>
      </w:r>
      <w:r>
        <w:rPr>
          <w:lang w:val="de-CH"/>
        </w:rPr>
        <w:t xml:space="preserve"> übergehen.</w:t>
      </w:r>
    </w:p>
  </w:comment>
  <w:comment w:id="71" w:author="Elianne Anthea Albath" w:date="2021-05-26T10:54:00Z" w:initials="EAA">
    <w:p w14:paraId="6BEBB63B" w14:textId="18B9BF35" w:rsidR="003E5AE5" w:rsidRPr="002B2002" w:rsidRDefault="003E5AE5">
      <w:pPr>
        <w:pStyle w:val="Kommentartext"/>
        <w:rPr>
          <w:lang w:val="de-CH"/>
        </w:rPr>
      </w:pPr>
      <w:r>
        <w:rPr>
          <w:rStyle w:val="Kommentarzeichen"/>
        </w:rPr>
        <w:annotationRef/>
      </w:r>
      <w:r w:rsidRPr="002B2002">
        <w:rPr>
          <w:lang w:val="de-CH"/>
        </w:rPr>
        <w:t xml:space="preserve">Was </w:t>
      </w:r>
      <w:proofErr w:type="spellStart"/>
      <w:r w:rsidRPr="002B2002">
        <w:rPr>
          <w:lang w:val="de-CH"/>
        </w:rPr>
        <w:t>heist</w:t>
      </w:r>
      <w:proofErr w:type="spellEnd"/>
      <w:r w:rsidRPr="002B2002">
        <w:rPr>
          <w:lang w:val="de-CH"/>
        </w:rPr>
        <w:t xml:space="preserve"> </w:t>
      </w:r>
      <w:proofErr w:type="spellStart"/>
      <w:r w:rsidRPr="002B2002">
        <w:rPr>
          <w:lang w:val="de-CH"/>
        </w:rPr>
        <w:t>relatively</w:t>
      </w:r>
      <w:proofErr w:type="spellEnd"/>
      <w:r w:rsidRPr="002B2002">
        <w:rPr>
          <w:lang w:val="de-CH"/>
        </w:rPr>
        <w:t xml:space="preserve"> </w:t>
      </w:r>
      <w:proofErr w:type="spellStart"/>
      <w:r w:rsidRPr="002B2002">
        <w:rPr>
          <w:lang w:val="de-CH"/>
        </w:rPr>
        <w:t>accurate</w:t>
      </w:r>
      <w:proofErr w:type="spellEnd"/>
      <w:r w:rsidRPr="002B2002">
        <w:rPr>
          <w:lang w:val="de-CH"/>
        </w:rPr>
        <w:t xml:space="preserve">? </w:t>
      </w:r>
    </w:p>
  </w:comment>
  <w:comment w:id="72"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 xml:space="preserve">Die </w:t>
      </w:r>
      <w:proofErr w:type="spellStart"/>
      <w:r w:rsidRPr="007F4A46">
        <w:rPr>
          <w:lang w:val="de-CH"/>
        </w:rPr>
        <w:t>umschreibung</w:t>
      </w:r>
      <w:proofErr w:type="spellEnd"/>
      <w:r w:rsidRPr="007F4A46">
        <w:rPr>
          <w:lang w:val="de-CH"/>
        </w:rPr>
        <w:t xml:space="preserve"> wird von den </w:t>
      </w:r>
      <w:proofErr w:type="spellStart"/>
      <w:r w:rsidRPr="007F4A46">
        <w:rPr>
          <w:lang w:val="de-CH"/>
        </w:rPr>
        <w:t>a</w:t>
      </w:r>
      <w:r>
        <w:rPr>
          <w:lang w:val="de-CH"/>
        </w:rPr>
        <w:t>utoren</w:t>
      </w:r>
      <w:proofErr w:type="spellEnd"/>
      <w:r>
        <w:rPr>
          <w:lang w:val="de-CH"/>
        </w:rPr>
        <w:t xml:space="preserve"> selbst verwendet. </w:t>
      </w:r>
    </w:p>
  </w:comment>
  <w:comment w:id="73" w:author="Elianne Anthea Albath" w:date="2021-06-10T14:41:00Z" w:initials="EAA">
    <w:p w14:paraId="40A67E33" w14:textId="571CC599" w:rsidR="00734C51" w:rsidRPr="00734C51" w:rsidRDefault="00734C51">
      <w:pPr>
        <w:pStyle w:val="Kommentartext"/>
        <w:rPr>
          <w:lang w:val="de-CH"/>
        </w:rPr>
      </w:pPr>
      <w:r>
        <w:rPr>
          <w:rStyle w:val="Kommentarzeichen"/>
        </w:rPr>
        <w:annotationRef/>
      </w:r>
      <w:r w:rsidRPr="00734C51">
        <w:rPr>
          <w:lang w:val="de-CH"/>
        </w:rPr>
        <w:t xml:space="preserve">Ohne Hintergrundwissen ist dieser Part etwas schwierig zu verstehen. </w:t>
      </w:r>
    </w:p>
  </w:comment>
  <w:comment w:id="74" w:author="Robin Brueggemann" w:date="2021-06-18T15:45:00Z" w:initials="RB">
    <w:p w14:paraId="013E1EDF" w14:textId="07F90C73" w:rsidR="005674D3" w:rsidRDefault="005674D3">
      <w:pPr>
        <w:pStyle w:val="Kommentartext"/>
      </w:pPr>
      <w:r>
        <w:rPr>
          <w:rStyle w:val="Kommentarzeichen"/>
        </w:rPr>
        <w:annotationRef/>
      </w:r>
      <w:r>
        <w:t>Besser?</w:t>
      </w:r>
    </w:p>
  </w:comment>
  <w:comment w:id="88" w:author="Elianne Anthea Albath" w:date="2021-06-10T14:55:00Z" w:initials="EAA">
    <w:p w14:paraId="39766799" w14:textId="1AA211EE" w:rsidR="00B01002" w:rsidRPr="00B01002" w:rsidRDefault="00B01002">
      <w:pPr>
        <w:pStyle w:val="Kommentartext"/>
        <w:rPr>
          <w:lang w:val="de-CH"/>
        </w:rPr>
      </w:pPr>
      <w:r>
        <w:rPr>
          <w:rStyle w:val="Kommentarzeichen"/>
        </w:rPr>
        <w:annotationRef/>
      </w:r>
      <w:r w:rsidRPr="00B01002">
        <w:rPr>
          <w:lang w:val="de-CH"/>
        </w:rPr>
        <w:t>Das überrascht mich etwas. W</w:t>
      </w:r>
      <w:r>
        <w:rPr>
          <w:lang w:val="de-CH"/>
        </w:rPr>
        <w:t>as ist denn die Erklärung dazu?</w:t>
      </w:r>
    </w:p>
  </w:comment>
  <w:comment w:id="89" w:author="Robin Brueggemann" w:date="2021-06-18T15:43:00Z" w:initials="RB">
    <w:p w14:paraId="458BFDCE" w14:textId="31DFF180" w:rsidR="002537D9" w:rsidRPr="002537D9" w:rsidRDefault="002537D9">
      <w:pPr>
        <w:pStyle w:val="Kommentartext"/>
        <w:rPr>
          <w:lang w:val="de-CH"/>
        </w:rPr>
      </w:pPr>
      <w:r>
        <w:rPr>
          <w:rStyle w:val="Kommentarzeichen"/>
        </w:rPr>
        <w:annotationRef/>
      </w:r>
      <w:r w:rsidRPr="002537D9">
        <w:rPr>
          <w:lang w:val="de-CH"/>
        </w:rPr>
        <w:t>Di</w:t>
      </w:r>
      <w:r>
        <w:rPr>
          <w:lang w:val="de-CH"/>
        </w:rPr>
        <w:t>e Studie von Sacco und Brown 2018</w:t>
      </w:r>
    </w:p>
  </w:comment>
  <w:comment w:id="90" w:author="Elianne Anthea Albath" w:date="2021-06-10T14:53:00Z" w:initials="EAA">
    <w:p w14:paraId="0DA145FC" w14:textId="77777777" w:rsidR="001D493A" w:rsidRDefault="001D493A">
      <w:pPr>
        <w:pStyle w:val="Kommentartext"/>
        <w:rPr>
          <w:lang w:val="de-CH"/>
        </w:rPr>
      </w:pPr>
      <w:r>
        <w:rPr>
          <w:rStyle w:val="Kommentarzeichen"/>
        </w:rPr>
        <w:annotationRef/>
      </w:r>
      <w:r w:rsidRPr="001D493A">
        <w:rPr>
          <w:lang w:val="de-CH"/>
        </w:rPr>
        <w:t>Für die Masterarbeit hier noch starker ausfü</w:t>
      </w:r>
      <w:r>
        <w:rPr>
          <w:lang w:val="de-CH"/>
        </w:rPr>
        <w:t xml:space="preserve">hren, weshalb du dieselben Effekte erwartest. </w:t>
      </w:r>
      <w:r w:rsidR="00B01002">
        <w:rPr>
          <w:lang w:val="de-CH"/>
        </w:rPr>
        <w:t xml:space="preserve">Bzw. denkst du, dass sozialer Ausschluss bestehende Präferenzen verstärkt oder spielen noch andere Aspekte eine Rolle. </w:t>
      </w:r>
    </w:p>
    <w:p w14:paraId="381605EE" w14:textId="77777777" w:rsidR="00B01002" w:rsidRDefault="00B01002">
      <w:pPr>
        <w:pStyle w:val="Kommentartext"/>
        <w:rPr>
          <w:lang w:val="de-CH"/>
        </w:rPr>
      </w:pPr>
    </w:p>
    <w:p w14:paraId="1CE6DE73" w14:textId="0C6C7FFB" w:rsidR="00B01002" w:rsidRPr="001D493A" w:rsidRDefault="00B01002">
      <w:pPr>
        <w:pStyle w:val="Kommentartext"/>
        <w:rPr>
          <w:lang w:val="de-CH"/>
        </w:rPr>
      </w:pPr>
      <w:r>
        <w:rPr>
          <w:lang w:val="de-CH"/>
        </w:rPr>
        <w:t>Der Teil ist ein Hauptaspekt, hier also nicht zu knapp ausführen. Deine Schlussfolgerungen, wie du zu deiner Hypothese kommst, sollen gut nachvollziehbar sein.</w:t>
      </w:r>
    </w:p>
  </w:comment>
  <w:comment w:id="115" w:author="Elianne Anthea Albath" w:date="2021-06-10T14:58:00Z" w:initials="EAA">
    <w:p w14:paraId="133B0E5C" w14:textId="632F43B1" w:rsidR="00B01002" w:rsidRPr="00B01002" w:rsidRDefault="00B01002">
      <w:pPr>
        <w:pStyle w:val="Kommentartext"/>
        <w:rPr>
          <w:lang w:val="de-CH"/>
        </w:rPr>
      </w:pPr>
      <w:r>
        <w:rPr>
          <w:rStyle w:val="Kommentarzeichen"/>
        </w:rPr>
        <w:annotationRef/>
      </w:r>
      <w:r w:rsidRPr="00B01002">
        <w:rPr>
          <w:lang w:val="de-CH"/>
        </w:rPr>
        <w:t xml:space="preserve">Für welche Art von </w:t>
      </w:r>
      <w:proofErr w:type="spellStart"/>
      <w:r w:rsidRPr="00B01002">
        <w:rPr>
          <w:lang w:val="de-CH"/>
        </w:rPr>
        <w:t>test</w:t>
      </w:r>
      <w:proofErr w:type="spellEnd"/>
      <w:r w:rsidRPr="00B01002">
        <w:rPr>
          <w:lang w:val="de-CH"/>
        </w:rPr>
        <w:t xml:space="preserve"> ist das?</w:t>
      </w:r>
    </w:p>
  </w:comment>
  <w:comment w:id="116" w:author="Robin Brueggemann" w:date="2021-06-18T15:44:00Z" w:initials="RB">
    <w:p w14:paraId="0C0DC316" w14:textId="7B708DEF" w:rsidR="005674D3" w:rsidRPr="005674D3" w:rsidRDefault="005674D3">
      <w:pPr>
        <w:pStyle w:val="Kommentartext"/>
        <w:rPr>
          <w:lang w:val="de-CH"/>
        </w:rPr>
      </w:pPr>
      <w:r>
        <w:rPr>
          <w:rStyle w:val="Kommentarzeichen"/>
        </w:rPr>
        <w:annotationRef/>
      </w:r>
      <w:proofErr w:type="gramStart"/>
      <w:r w:rsidRPr="005674D3">
        <w:rPr>
          <w:lang w:val="de-CH"/>
        </w:rPr>
        <w:t>Hoffe</w:t>
      </w:r>
      <w:proofErr w:type="gramEnd"/>
      <w:r w:rsidRPr="005674D3">
        <w:rPr>
          <w:lang w:val="de-CH"/>
        </w:rPr>
        <w:t xml:space="preserve"> das konnte ich s</w:t>
      </w:r>
      <w:r>
        <w:rPr>
          <w:lang w:val="de-CH"/>
        </w:rPr>
        <w:t>pezifizieren</w:t>
      </w:r>
    </w:p>
  </w:comment>
  <w:comment w:id="117" w:author="Microsoft Office User" w:date="2021-06-16T10:27:00Z" w:initials="MOU">
    <w:p w14:paraId="06CB774C" w14:textId="77777777" w:rsidR="00F961A2" w:rsidRDefault="00F961A2" w:rsidP="00F05CC1">
      <w:pPr>
        <w:pStyle w:val="Kommentartext"/>
        <w:rPr>
          <w:lang w:val="de-CH"/>
        </w:rPr>
      </w:pPr>
      <w:r>
        <w:rPr>
          <w:rStyle w:val="Kommentarzeichen"/>
        </w:rPr>
        <w:annotationRef/>
      </w:r>
      <w:r w:rsidRPr="00F961A2">
        <w:rPr>
          <w:lang w:val="de-CH"/>
        </w:rPr>
        <w:t xml:space="preserve">Ich glaube, diese Effektstärke </w:t>
      </w:r>
      <w:r w:rsidR="00F05CC1">
        <w:rPr>
          <w:lang w:val="de-CH"/>
        </w:rPr>
        <w:t>war nur für die Präferenz von Extraversion bei Frauen, die generelle Effektstärke ist glaube ich diese hier:</w:t>
      </w:r>
      <w:r w:rsidR="00F05CC1">
        <w:rPr>
          <w:lang w:val="de-CH"/>
        </w:rPr>
        <w:br/>
        <w:t>«</w:t>
      </w:r>
      <w:r w:rsidR="00F05CC1" w:rsidRPr="00F05CC1">
        <w:rPr>
          <w:lang w:val="de-CH"/>
        </w:rPr>
        <w:t>﻿</w:t>
      </w:r>
      <w:proofErr w:type="spellStart"/>
      <w:r w:rsidR="00F05CC1" w:rsidRPr="00F05CC1">
        <w:rPr>
          <w:lang w:val="de-CH"/>
        </w:rPr>
        <w:t>main</w:t>
      </w:r>
      <w:proofErr w:type="spellEnd"/>
      <w:r w:rsidR="00F05CC1" w:rsidRPr="00F05CC1">
        <w:rPr>
          <w:lang w:val="de-CH"/>
        </w:rPr>
        <w:t xml:space="preserve"> </w:t>
      </w:r>
      <w:proofErr w:type="spellStart"/>
      <w:r w:rsidR="00F05CC1" w:rsidRPr="00F05CC1">
        <w:rPr>
          <w:lang w:val="de-CH"/>
        </w:rPr>
        <w:t>effect</w:t>
      </w:r>
      <w:proofErr w:type="spellEnd"/>
      <w:r w:rsidR="00F05CC1" w:rsidRPr="00F05CC1">
        <w:rPr>
          <w:lang w:val="de-CH"/>
        </w:rPr>
        <w:t xml:space="preserve"> </w:t>
      </w:r>
      <w:proofErr w:type="spellStart"/>
      <w:r w:rsidR="00F05CC1" w:rsidRPr="00F05CC1">
        <w:rPr>
          <w:lang w:val="de-CH"/>
        </w:rPr>
        <w:t>ofparticipants</w:t>
      </w:r>
      <w:proofErr w:type="spellEnd"/>
      <w:r w:rsidR="00F05CC1" w:rsidRPr="00F05CC1">
        <w:rPr>
          <w:lang w:val="de-CH"/>
        </w:rPr>
        <w:t xml:space="preserve">' NTB, </w:t>
      </w:r>
      <w:proofErr w:type="gramStart"/>
      <w:r w:rsidR="00F05CC1" w:rsidRPr="00F05CC1">
        <w:rPr>
          <w:lang w:val="de-CH"/>
        </w:rPr>
        <w:t>F(</w:t>
      </w:r>
      <w:proofErr w:type="gramEnd"/>
      <w:r w:rsidR="00F05CC1" w:rsidRPr="00F05CC1">
        <w:rPr>
          <w:lang w:val="de-CH"/>
        </w:rPr>
        <w:t>1, 145) =4.75, p=0.031, ηp2 =0.032</w:t>
      </w:r>
      <w:r w:rsidR="00F05CC1">
        <w:rPr>
          <w:lang w:val="de-CH"/>
        </w:rPr>
        <w:t>»</w:t>
      </w:r>
    </w:p>
    <w:p w14:paraId="5B04111A" w14:textId="77777777" w:rsidR="00F05CC1" w:rsidRDefault="00F05CC1" w:rsidP="00F05CC1">
      <w:pPr>
        <w:pStyle w:val="Kommentartext"/>
        <w:rPr>
          <w:lang w:val="de-CH"/>
        </w:rPr>
      </w:pPr>
    </w:p>
    <w:p w14:paraId="68C9C377" w14:textId="37E66F30" w:rsidR="00F05CC1" w:rsidRPr="00F961A2" w:rsidRDefault="00F05CC1" w:rsidP="00F05CC1">
      <w:pPr>
        <w:pStyle w:val="Kommentartext"/>
        <w:rPr>
          <w:lang w:val="de-CH"/>
        </w:rPr>
      </w:pPr>
      <w:r>
        <w:rPr>
          <w:lang w:val="de-CH"/>
        </w:rPr>
        <w:t>Wenn du aber sowieso für das Alpha Level kontrollierst, kannst du auch mit der Effektstärke von d = 0.5 rechnen</w:t>
      </w:r>
    </w:p>
  </w:comment>
  <w:comment w:id="118" w:author="Robin Brueggemann" w:date="2021-06-18T15:44:00Z" w:initials="RB">
    <w:p w14:paraId="2802059C" w14:textId="332FB092" w:rsidR="005674D3" w:rsidRDefault="005674D3">
      <w:pPr>
        <w:pStyle w:val="Kommentartext"/>
      </w:pPr>
      <w:r>
        <w:rPr>
          <w:rStyle w:val="Kommentarzeichen"/>
        </w:rPr>
        <w:annotationRef/>
      </w:r>
      <w:proofErr w:type="spellStart"/>
      <w:r>
        <w:t>Korrekt</w:t>
      </w:r>
      <w:proofErr w:type="spellEnd"/>
      <w:r>
        <w:t xml:space="preserve">, </w:t>
      </w:r>
      <w:proofErr w:type="spellStart"/>
      <w:r>
        <w:t>danke</w:t>
      </w:r>
      <w:proofErr w:type="spellEnd"/>
      <w:r>
        <w:t>.</w:t>
      </w:r>
    </w:p>
  </w:comment>
  <w:comment w:id="132" w:author="Microsoft Office User" w:date="2021-06-16T10:08:00Z" w:initials="MOU">
    <w:p w14:paraId="4D5B2581" w14:textId="35080564" w:rsidR="002B2002" w:rsidRPr="002B2002" w:rsidRDefault="002B2002">
      <w:pPr>
        <w:pStyle w:val="Kommentartext"/>
        <w:rPr>
          <w:lang w:val="de-CH"/>
        </w:rPr>
      </w:pPr>
      <w:r>
        <w:rPr>
          <w:rStyle w:val="Kommentarzeichen"/>
        </w:rPr>
        <w:annotationRef/>
      </w:r>
      <w:r w:rsidRPr="002B2002">
        <w:rPr>
          <w:lang w:val="de-CH"/>
        </w:rPr>
        <w:t>Ist das die aktuelle Angabe?</w:t>
      </w:r>
    </w:p>
  </w:comment>
  <w:comment w:id="133" w:author="Robin Brueggemann" w:date="2021-06-18T15:45:00Z" w:initials="RB">
    <w:p w14:paraId="47958D82" w14:textId="679CB0F9" w:rsidR="005674D3" w:rsidRPr="005674D3" w:rsidRDefault="005674D3">
      <w:pPr>
        <w:pStyle w:val="Kommentartext"/>
        <w:rPr>
          <w:lang w:val="de-CH"/>
        </w:rPr>
      </w:pPr>
      <w:r>
        <w:rPr>
          <w:rStyle w:val="Kommentarzeichen"/>
        </w:rPr>
        <w:annotationRef/>
      </w:r>
      <w:r w:rsidRPr="005674D3">
        <w:rPr>
          <w:lang w:val="de-CH"/>
        </w:rPr>
        <w:t>War sie n</w:t>
      </w:r>
      <w:r>
        <w:rPr>
          <w:lang w:val="de-CH"/>
        </w:rPr>
        <w:t>och nicht</w:t>
      </w:r>
    </w:p>
  </w:comment>
  <w:comment w:id="134" w:author="Microsoft Office User" w:date="2021-06-16T10:08:00Z" w:initials="MOU">
    <w:p w14:paraId="1AABC74A" w14:textId="77777777" w:rsidR="002B2002" w:rsidRPr="0063410F" w:rsidRDefault="002B2002">
      <w:pPr>
        <w:pStyle w:val="Kommentartext"/>
        <w:rPr>
          <w:lang w:val="de-CH"/>
        </w:rPr>
      </w:pPr>
      <w:r>
        <w:rPr>
          <w:rStyle w:val="Kommentarzeichen"/>
        </w:rPr>
        <w:annotationRef/>
      </w:r>
      <w:r w:rsidRPr="0063410F">
        <w:rPr>
          <w:lang w:val="de-CH"/>
        </w:rPr>
        <w:t xml:space="preserve">Sehr gut und übersichtlich! </w:t>
      </w:r>
    </w:p>
    <w:p w14:paraId="4842C72C" w14:textId="06FF9F5E" w:rsidR="002B2002" w:rsidRPr="002B2002" w:rsidRDefault="002B2002">
      <w:pPr>
        <w:pStyle w:val="Kommentartext"/>
        <w:rPr>
          <w:lang w:val="de-CH"/>
        </w:rPr>
      </w:pPr>
      <w:r w:rsidRPr="002B2002">
        <w:rPr>
          <w:lang w:val="de-CH"/>
        </w:rPr>
        <w:t>In deiner Masterarbeit würde ich zu Begin</w:t>
      </w:r>
      <w:r>
        <w:rPr>
          <w:lang w:val="de-CH"/>
        </w:rPr>
        <w:t xml:space="preserve">n (z.B. bevor die Methoden anfangen) </w:t>
      </w:r>
      <w:r w:rsidRPr="002B2002">
        <w:rPr>
          <w:lang w:val="de-CH"/>
        </w:rPr>
        <w:t>auch schreiben</w:t>
      </w:r>
      <w:r>
        <w:rPr>
          <w:lang w:val="de-CH"/>
        </w:rPr>
        <w:t xml:space="preserve">, dass alle Messinstrumente angegeben werden. Dann kannst du hier auch noch ausführen und Manipulation Check, </w:t>
      </w:r>
      <w:proofErr w:type="spellStart"/>
      <w:r>
        <w:rPr>
          <w:lang w:val="de-CH"/>
        </w:rPr>
        <w:t>Seriousness</w:t>
      </w:r>
      <w:proofErr w:type="spellEnd"/>
      <w:r>
        <w:rPr>
          <w:lang w:val="de-CH"/>
        </w:rPr>
        <w:t xml:space="preserve">, </w:t>
      </w:r>
      <w:proofErr w:type="spellStart"/>
      <w:r>
        <w:rPr>
          <w:lang w:val="de-CH"/>
        </w:rPr>
        <w:t>Demographics</w:t>
      </w:r>
      <w:proofErr w:type="spellEnd"/>
      <w:r>
        <w:rPr>
          <w:lang w:val="de-CH"/>
        </w:rPr>
        <w:t>, etc. angeben.</w:t>
      </w:r>
    </w:p>
  </w:comment>
  <w:comment w:id="149" w:author="Microsoft Office User" w:date="2021-06-16T10:21:00Z" w:initials="MOU">
    <w:p w14:paraId="74766967" w14:textId="4F3CDB16" w:rsidR="00F961A2" w:rsidRPr="00F961A2" w:rsidRDefault="00F961A2">
      <w:pPr>
        <w:pStyle w:val="Kommentartext"/>
        <w:rPr>
          <w:lang w:val="de-CH"/>
        </w:rPr>
      </w:pPr>
      <w:r>
        <w:rPr>
          <w:rStyle w:val="Kommentarzeichen"/>
        </w:rPr>
        <w:annotationRef/>
      </w:r>
      <w:r w:rsidRPr="00F961A2">
        <w:rPr>
          <w:lang w:val="de-CH"/>
        </w:rPr>
        <w:t>Du vergleichst ja zwei G</w:t>
      </w:r>
      <w:r>
        <w:rPr>
          <w:lang w:val="de-CH"/>
        </w:rPr>
        <w:t>ruppen (</w:t>
      </w:r>
      <w:proofErr w:type="spellStart"/>
      <w:r>
        <w:rPr>
          <w:lang w:val="de-CH"/>
        </w:rPr>
        <w:t>inclusion</w:t>
      </w:r>
      <w:proofErr w:type="spellEnd"/>
      <w:r>
        <w:rPr>
          <w:lang w:val="de-CH"/>
        </w:rPr>
        <w:t xml:space="preserve"> vs. </w:t>
      </w:r>
      <w:proofErr w:type="spellStart"/>
      <w:r>
        <w:rPr>
          <w:lang w:val="de-CH"/>
        </w:rPr>
        <w:t>exclusion</w:t>
      </w:r>
      <w:proofErr w:type="spellEnd"/>
      <w:r>
        <w:rPr>
          <w:lang w:val="de-CH"/>
        </w:rPr>
        <w:t xml:space="preserve">). Dann wäre der </w:t>
      </w:r>
      <w:proofErr w:type="spellStart"/>
      <w:r>
        <w:rPr>
          <w:lang w:val="de-CH"/>
        </w:rPr>
        <w:t>One</w:t>
      </w:r>
      <w:proofErr w:type="spellEnd"/>
      <w:r>
        <w:rPr>
          <w:lang w:val="de-CH"/>
        </w:rPr>
        <w:t>-sample t-test nicht der Test der Wahl.</w:t>
      </w:r>
    </w:p>
  </w:comment>
  <w:comment w:id="150" w:author="Robin Brueggemann" w:date="2021-06-18T15:45:00Z" w:initials="RB">
    <w:p w14:paraId="785F464E" w14:textId="6AD93BAD" w:rsidR="005674D3" w:rsidRPr="005674D3" w:rsidRDefault="005674D3">
      <w:pPr>
        <w:pStyle w:val="Kommentartext"/>
        <w:rPr>
          <w:lang w:val="de-CH"/>
        </w:rPr>
      </w:pPr>
      <w:r>
        <w:rPr>
          <w:rStyle w:val="Kommentarzeichen"/>
        </w:rPr>
        <w:annotationRef/>
      </w:r>
      <w:r w:rsidRPr="005674D3">
        <w:rPr>
          <w:lang w:val="de-CH"/>
        </w:rPr>
        <w:t xml:space="preserve">Der rote Teil wird </w:t>
      </w:r>
      <w:proofErr w:type="gramStart"/>
      <w:r w:rsidRPr="005674D3">
        <w:rPr>
          <w:lang w:val="de-CH"/>
        </w:rPr>
        <w:t>r</w:t>
      </w:r>
      <w:r>
        <w:rPr>
          <w:lang w:val="de-CH"/>
        </w:rPr>
        <w:t>ausgelöscht</w:t>
      </w:r>
      <w:proofErr w:type="gramEnd"/>
      <w:r>
        <w:rPr>
          <w:lang w:val="de-CH"/>
        </w:rPr>
        <w:t xml:space="preserve"> sobald ich dein OK bekomme für den neuen Teil oben.</w:t>
      </w:r>
    </w:p>
  </w:comment>
  <w:comment w:id="147" w:author="Microsoft Office User" w:date="2021-06-16T10:18:00Z" w:initials="MOU">
    <w:p w14:paraId="7DAD753F" w14:textId="7B011B04" w:rsidR="00F961A2" w:rsidRDefault="00F961A2">
      <w:pPr>
        <w:pStyle w:val="Kommentartext"/>
        <w:rPr>
          <w:lang w:val="de-CH"/>
        </w:rPr>
      </w:pPr>
      <w:r>
        <w:rPr>
          <w:rStyle w:val="Kommentarzeichen"/>
        </w:rPr>
        <w:annotationRef/>
      </w:r>
      <w:r w:rsidRPr="00F961A2">
        <w:rPr>
          <w:lang w:val="de-CH"/>
        </w:rPr>
        <w:t xml:space="preserve">Bei 5 Tests </w:t>
      </w:r>
      <w:r>
        <w:rPr>
          <w:lang w:val="de-CH"/>
        </w:rPr>
        <w:t>kannst</w:t>
      </w:r>
      <w:r w:rsidRPr="00F961A2">
        <w:rPr>
          <w:lang w:val="de-CH"/>
        </w:rPr>
        <w:t xml:space="preserve"> du </w:t>
      </w:r>
      <w:r>
        <w:rPr>
          <w:lang w:val="de-CH"/>
        </w:rPr>
        <w:t xml:space="preserve">noch über eine Alpha-Korrektur nachdenken. Die einfachste Variante wäre eine </w:t>
      </w:r>
      <w:proofErr w:type="spellStart"/>
      <w:r>
        <w:rPr>
          <w:lang w:val="de-CH"/>
        </w:rPr>
        <w:t>Bonferroni</w:t>
      </w:r>
      <w:proofErr w:type="spellEnd"/>
      <w:r>
        <w:rPr>
          <w:lang w:val="de-CH"/>
        </w:rPr>
        <w:t>-Korrektur, die könntest du z.B. in der Poweranalyse berücksichtigen. (</w:t>
      </w:r>
      <w:proofErr w:type="spellStart"/>
      <w:r>
        <w:rPr>
          <w:lang w:val="de-CH"/>
        </w:rPr>
        <w:t>Bonferroni</w:t>
      </w:r>
      <w:proofErr w:type="spellEnd"/>
      <w:r>
        <w:rPr>
          <w:lang w:val="de-CH"/>
        </w:rPr>
        <w:t xml:space="preserve">-Korrektur teilt das Alpha-Level durch die Anzahl Tests, das wäre in deinem Fall dann ein </w:t>
      </w:r>
      <w:proofErr w:type="spellStart"/>
      <w:r>
        <w:rPr>
          <w:lang w:val="de-CH"/>
        </w:rPr>
        <w:t>alpha</w:t>
      </w:r>
      <w:proofErr w:type="spellEnd"/>
      <w:r>
        <w:rPr>
          <w:lang w:val="de-CH"/>
        </w:rPr>
        <w:t xml:space="preserve"> = 0.01 statt 0.05).</w:t>
      </w:r>
    </w:p>
    <w:p w14:paraId="1AC86506" w14:textId="203999F9" w:rsidR="00F961A2" w:rsidRPr="00F961A2" w:rsidRDefault="00F961A2">
      <w:pPr>
        <w:pStyle w:val="Kommentartext"/>
        <w:rPr>
          <w:lang w:val="de-CH"/>
        </w:rPr>
      </w:pPr>
      <w:proofErr w:type="spellStart"/>
      <w:r>
        <w:rPr>
          <w:lang w:val="de-CH"/>
        </w:rPr>
        <w:t>Lies</w:t>
      </w:r>
      <w:proofErr w:type="spellEnd"/>
      <w:r>
        <w:rPr>
          <w:lang w:val="de-CH"/>
        </w:rPr>
        <w:t xml:space="preserve"> das aber nochmal nach, vielleicht gibt es eine bessere Option, die </w:t>
      </w:r>
      <w:proofErr w:type="spellStart"/>
      <w:r>
        <w:rPr>
          <w:lang w:val="de-CH"/>
        </w:rPr>
        <w:t>Bonferroni</w:t>
      </w:r>
      <w:proofErr w:type="spellEnd"/>
      <w:r>
        <w:rPr>
          <w:lang w:val="de-CH"/>
        </w:rPr>
        <w:t xml:space="preserve"> Korrektur ist recht konservativ.</w:t>
      </w:r>
    </w:p>
  </w:comment>
  <w:comment w:id="148" w:author="Robin Brueggemann" w:date="2021-06-18T15:46:00Z" w:initials="RB">
    <w:p w14:paraId="3556E374" w14:textId="33C7B09B" w:rsidR="00802546" w:rsidRPr="00802546" w:rsidRDefault="00802546">
      <w:pPr>
        <w:pStyle w:val="Kommentartext"/>
        <w:rPr>
          <w:lang w:val="de-CH"/>
        </w:rPr>
      </w:pPr>
      <w:r>
        <w:rPr>
          <w:rStyle w:val="Kommentarzeichen"/>
        </w:rPr>
        <w:annotationRef/>
      </w:r>
      <w:r w:rsidRPr="00802546">
        <w:rPr>
          <w:lang w:val="de-CH"/>
        </w:rPr>
        <w:t>Die Holm-</w:t>
      </w:r>
      <w:proofErr w:type="spellStart"/>
      <w:r w:rsidRPr="00802546">
        <w:rPr>
          <w:lang w:val="de-CH"/>
        </w:rPr>
        <w:t>Bonferroni</w:t>
      </w:r>
      <w:proofErr w:type="spellEnd"/>
      <w:r w:rsidRPr="00802546">
        <w:rPr>
          <w:lang w:val="de-CH"/>
        </w:rPr>
        <w:t xml:space="preserve"> Methode sc</w:t>
      </w:r>
      <w:r>
        <w:rPr>
          <w:lang w:val="de-CH"/>
        </w:rPr>
        <w:t>heint mir hier am besten geeignet zu sein (siehe weiter oben)</w:t>
      </w:r>
    </w:p>
  </w:comment>
  <w:comment w:id="151" w:author="Microsoft Office User" w:date="2021-06-16T10:22:00Z" w:initials="MOU">
    <w:p w14:paraId="6CADB428" w14:textId="28CA025F" w:rsidR="00F961A2" w:rsidRPr="00F961A2" w:rsidRDefault="00F961A2">
      <w:pPr>
        <w:pStyle w:val="Kommentartext"/>
        <w:rPr>
          <w:lang w:val="de-CH"/>
        </w:rPr>
      </w:pPr>
      <w:r>
        <w:rPr>
          <w:rStyle w:val="Kommentarzeichen"/>
        </w:rPr>
        <w:annotationRef/>
      </w:r>
      <w:r w:rsidRPr="00F961A2">
        <w:rPr>
          <w:lang w:val="de-CH"/>
        </w:rPr>
        <w:t>Und auch der Manipulation würde ich vorschlagen</w:t>
      </w:r>
    </w:p>
  </w:comment>
  <w:comment w:id="152" w:author="Robin Brueggemann" w:date="2021-06-18T15:47:00Z" w:initials="RB">
    <w:p w14:paraId="0ECEED26" w14:textId="6457E046" w:rsidR="00802546" w:rsidRDefault="00802546">
      <w:pPr>
        <w:pStyle w:val="Kommentartext"/>
      </w:pPr>
      <w:r>
        <w:rPr>
          <w:rStyle w:val="Kommentarzeichen"/>
        </w:rPr>
        <w:annotationRef/>
      </w:r>
      <w:r>
        <w:t>?</w:t>
      </w:r>
    </w:p>
  </w:comment>
  <w:comment w:id="153" w:author="Microsoft Office User" w:date="2021-06-16T10:14:00Z" w:initials="MOU">
    <w:p w14:paraId="4BC712D8" w14:textId="77777777" w:rsidR="00F961A2" w:rsidRDefault="00F961A2">
      <w:pPr>
        <w:pStyle w:val="Kommentartext"/>
        <w:rPr>
          <w:lang w:val="de-CH"/>
        </w:rPr>
      </w:pPr>
      <w:r>
        <w:rPr>
          <w:rStyle w:val="Kommentarzeichen"/>
        </w:rPr>
        <w:annotationRef/>
      </w:r>
      <w:r w:rsidRPr="00F961A2">
        <w:rPr>
          <w:lang w:val="de-CH"/>
        </w:rPr>
        <w:t>Rechnest du separate Tests für nie</w:t>
      </w:r>
      <w:r>
        <w:rPr>
          <w:lang w:val="de-CH"/>
        </w:rPr>
        <w:t xml:space="preserve">drige und hohe Ausprägung? Dann müsstest du die niedrige Ausprägung-Items nicht umkodieren. </w:t>
      </w:r>
    </w:p>
    <w:p w14:paraId="1B596293" w14:textId="6DB3C3B2" w:rsidR="00F961A2" w:rsidRDefault="00F961A2" w:rsidP="00F961A2">
      <w:pPr>
        <w:pStyle w:val="Kommentartext"/>
        <w:rPr>
          <w:lang w:val="de-CH"/>
        </w:rPr>
      </w:pPr>
      <w:r>
        <w:rPr>
          <w:lang w:val="de-CH"/>
        </w:rPr>
        <w:t xml:space="preserve">Da es sich um dasselbe Trait handelt, müsstest du das glaube ich nicht tun. Du könntest aber auch z.B. eine </w:t>
      </w:r>
      <w:proofErr w:type="spellStart"/>
      <w:r>
        <w:rPr>
          <w:lang w:val="de-CH"/>
        </w:rPr>
        <w:t>Anova</w:t>
      </w:r>
      <w:proofErr w:type="spellEnd"/>
      <w:r>
        <w:rPr>
          <w:lang w:val="de-CH"/>
        </w:rPr>
        <w:t xml:space="preserve"> rechnen und dann positive vs. negative Ausprägung des Traits als Faktor mitaufnehmen. Wenn du aber eh keine Hypothese dazu hast, dann müsstest du das auch nicht tun, könntest es aber trotzdem in den Analyseplan aufnehmen, um dafür zu kontrollieren. </w:t>
      </w:r>
    </w:p>
    <w:p w14:paraId="4BF684E6" w14:textId="187D523B" w:rsidR="00F961A2" w:rsidRPr="00F961A2" w:rsidRDefault="00F961A2" w:rsidP="00F961A2">
      <w:pPr>
        <w:pStyle w:val="Kommentartext"/>
      </w:pPr>
      <w:r w:rsidRPr="00F961A2">
        <w:t>Also</w:t>
      </w:r>
      <w:r>
        <w:t xml:space="preserve"> </w:t>
      </w:r>
      <w:proofErr w:type="spellStart"/>
      <w:proofErr w:type="gramStart"/>
      <w:r>
        <w:t>z.B.</w:t>
      </w:r>
      <w:proofErr w:type="spellEnd"/>
      <w:r>
        <w:t xml:space="preserve"> </w:t>
      </w:r>
      <w:r w:rsidRPr="00F961A2">
        <w:t>:</w:t>
      </w:r>
      <w:proofErr w:type="gramEnd"/>
      <w:r w:rsidRPr="00F961A2">
        <w:t xml:space="preserve"> Additionally, we will </w:t>
      </w:r>
      <w:r>
        <w:t xml:space="preserve">run the ANOVA </w:t>
      </w:r>
      <w:r w:rsidRPr="00F961A2">
        <w:t>in</w:t>
      </w:r>
      <w:r>
        <w:t>c</w:t>
      </w:r>
      <w:r w:rsidRPr="00F961A2">
        <w:t>lu</w:t>
      </w:r>
      <w:r>
        <w:t>ding</w:t>
      </w:r>
      <w:r w:rsidRPr="00F961A2">
        <w:t xml:space="preserve"> one </w:t>
      </w:r>
      <w:r>
        <w:t>factor for the direction of trait manipulation to account for differences in the direction of trait expression.</w:t>
      </w:r>
    </w:p>
  </w:comment>
  <w:comment w:id="154" w:author="Robin Brueggemann" w:date="2021-06-18T15:47:00Z" w:initials="RB">
    <w:p w14:paraId="1A43D218" w14:textId="16BCD18F" w:rsidR="00802546" w:rsidRPr="00802546" w:rsidRDefault="00802546">
      <w:pPr>
        <w:pStyle w:val="Kommentartext"/>
        <w:rPr>
          <w:lang w:val="de-CH"/>
        </w:rPr>
      </w:pPr>
      <w:r>
        <w:rPr>
          <w:rStyle w:val="Kommentarzeichen"/>
        </w:rPr>
        <w:annotationRef/>
      </w:r>
      <w:r w:rsidRPr="00802546">
        <w:rPr>
          <w:lang w:val="de-CH"/>
        </w:rPr>
        <w:t>Danke, das habe ich so g</w:t>
      </w:r>
      <w:r>
        <w:rPr>
          <w:lang w:val="de-CH"/>
        </w:rPr>
        <w:t>leich übernomm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3D52C5" w15:done="0"/>
  <w15:commentEx w15:paraId="21467B6F" w15:done="0"/>
  <w15:commentEx w15:paraId="4DAF09A8" w15:paraIdParent="21467B6F" w15:done="0"/>
  <w15:commentEx w15:paraId="0C3C49F4" w15:done="0"/>
  <w15:commentEx w15:paraId="735517A6" w15:paraIdParent="0C3C49F4" w15:done="0"/>
  <w15:commentEx w15:paraId="664398C4" w15:done="0"/>
  <w15:commentEx w15:paraId="6BEBB63B" w15:done="0"/>
  <w15:commentEx w15:paraId="7E837897" w15:paraIdParent="6BEBB63B" w15:done="0"/>
  <w15:commentEx w15:paraId="40A67E33" w15:done="0"/>
  <w15:commentEx w15:paraId="013E1EDF" w15:paraIdParent="40A67E33" w15:done="0"/>
  <w15:commentEx w15:paraId="39766799" w15:done="0"/>
  <w15:commentEx w15:paraId="458BFDCE" w15:paraIdParent="39766799" w15:done="0"/>
  <w15:commentEx w15:paraId="1CE6DE73" w15:done="0"/>
  <w15:commentEx w15:paraId="133B0E5C" w15:done="0"/>
  <w15:commentEx w15:paraId="0C0DC316" w15:paraIdParent="133B0E5C" w15:done="0"/>
  <w15:commentEx w15:paraId="68C9C377" w15:done="0"/>
  <w15:commentEx w15:paraId="2802059C" w15:paraIdParent="68C9C377" w15:done="0"/>
  <w15:commentEx w15:paraId="4D5B2581" w15:done="0"/>
  <w15:commentEx w15:paraId="47958D82" w15:paraIdParent="4D5B2581" w15:done="0"/>
  <w15:commentEx w15:paraId="4842C72C" w15:done="0"/>
  <w15:commentEx w15:paraId="74766967" w15:done="0"/>
  <w15:commentEx w15:paraId="785F464E" w15:paraIdParent="74766967" w15:done="0"/>
  <w15:commentEx w15:paraId="1AC86506" w15:done="0"/>
  <w15:commentEx w15:paraId="3556E374" w15:paraIdParent="1AC86506" w15:done="0"/>
  <w15:commentEx w15:paraId="6CADB428" w15:done="0"/>
  <w15:commentEx w15:paraId="0ECEED26" w15:paraIdParent="6CADB428" w15:done="0"/>
  <w15:commentEx w15:paraId="4BF684E6" w15:done="0"/>
  <w15:commentEx w15:paraId="1A43D218" w15:paraIdParent="4BF684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C9F30" w16cex:dateUtc="2021-06-10T12:24:00Z"/>
  <w16cex:commentExtensible w16cex:durableId="246C9FEB" w16cex:dateUtc="2021-06-10T12:27:00Z"/>
  <w16cex:commentExtensible w16cex:durableId="24773EC2" w16cex:dateUtc="2021-06-18T13:48:00Z"/>
  <w16cex:commentExtensible w16cex:durableId="246CA099" w16cex:dateUtc="2021-06-10T12:30:00Z"/>
  <w16cex:commentExtensible w16cex:durableId="24773C6D" w16cex:dateUtc="2021-06-18T13:38:00Z"/>
  <w16cex:commentExtensible w16cex:durableId="246CA13B" w16cex:dateUtc="2021-06-10T12:33:00Z"/>
  <w16cex:commentExtensible w16cex:durableId="2458A74B" w16cex:dateUtc="2021-05-26T08:54:00Z"/>
  <w16cex:commentExtensible w16cex:durableId="24623379" w16cex:dateUtc="2021-06-02T14:42:00Z"/>
  <w16cex:commentExtensible w16cex:durableId="246CA303" w16cex:dateUtc="2021-06-10T12:41:00Z"/>
  <w16cex:commentExtensible w16cex:durableId="24773E12" w16cex:dateUtc="2021-06-18T13:45:00Z"/>
  <w16cex:commentExtensible w16cex:durableId="246CA672" w16cex:dateUtc="2021-06-10T12:55:00Z"/>
  <w16cex:commentExtensible w16cex:durableId="24773DB5" w16cex:dateUtc="2021-06-18T13:43:00Z"/>
  <w16cex:commentExtensible w16cex:durableId="246CA5DD" w16cex:dateUtc="2021-06-10T12:53:00Z"/>
  <w16cex:commentExtensible w16cex:durableId="246CA70C" w16cex:dateUtc="2021-06-10T12:58:00Z"/>
  <w16cex:commentExtensible w16cex:durableId="24773DE0" w16cex:dateUtc="2021-06-18T13:44:00Z"/>
  <w16cex:commentExtensible w16cex:durableId="24745087" w16cex:dateUtc="2021-06-16T08:27:00Z"/>
  <w16cex:commentExtensible w16cex:durableId="24773DF1" w16cex:dateUtc="2021-06-18T13:44:00Z"/>
  <w16cex:commentExtensible w16cex:durableId="24744C01" w16cex:dateUtc="2021-06-16T08:08:00Z"/>
  <w16cex:commentExtensible w16cex:durableId="24773E01" w16cex:dateUtc="2021-06-18T13:45:00Z"/>
  <w16cex:commentExtensible w16cex:durableId="24744C3A" w16cex:dateUtc="2021-06-16T08:08:00Z"/>
  <w16cex:commentExtensible w16cex:durableId="24744F35" w16cex:dateUtc="2021-06-16T08:21:00Z"/>
  <w16cex:commentExtensible w16cex:durableId="24773E27" w16cex:dateUtc="2021-06-18T13:45:00Z"/>
  <w16cex:commentExtensible w16cex:durableId="24744E7B" w16cex:dateUtc="2021-06-16T08:18:00Z"/>
  <w16cex:commentExtensible w16cex:durableId="24773E59" w16cex:dateUtc="2021-06-18T13:46:00Z"/>
  <w16cex:commentExtensible w16cex:durableId="24744F72" w16cex:dateUtc="2021-06-16T08:22:00Z"/>
  <w16cex:commentExtensible w16cex:durableId="24773E8D" w16cex:dateUtc="2021-06-18T13:47:00Z"/>
  <w16cex:commentExtensible w16cex:durableId="24744D71" w16cex:dateUtc="2021-06-16T08:14:00Z"/>
  <w16cex:commentExtensible w16cex:durableId="24773E98" w16cex:dateUtc="2021-06-18T13: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3D52C5" w16cid:durableId="246C9F30"/>
  <w16cid:commentId w16cid:paraId="21467B6F" w16cid:durableId="246C9FEB"/>
  <w16cid:commentId w16cid:paraId="4DAF09A8" w16cid:durableId="24773EC2"/>
  <w16cid:commentId w16cid:paraId="0C3C49F4" w16cid:durableId="246CA099"/>
  <w16cid:commentId w16cid:paraId="735517A6" w16cid:durableId="24773C6D"/>
  <w16cid:commentId w16cid:paraId="664398C4" w16cid:durableId="246CA13B"/>
  <w16cid:commentId w16cid:paraId="6BEBB63B" w16cid:durableId="2458A74B"/>
  <w16cid:commentId w16cid:paraId="7E837897" w16cid:durableId="24623379"/>
  <w16cid:commentId w16cid:paraId="40A67E33" w16cid:durableId="246CA303"/>
  <w16cid:commentId w16cid:paraId="013E1EDF" w16cid:durableId="24773E12"/>
  <w16cid:commentId w16cid:paraId="39766799" w16cid:durableId="246CA672"/>
  <w16cid:commentId w16cid:paraId="458BFDCE" w16cid:durableId="24773DB5"/>
  <w16cid:commentId w16cid:paraId="1CE6DE73" w16cid:durableId="246CA5DD"/>
  <w16cid:commentId w16cid:paraId="133B0E5C" w16cid:durableId="246CA70C"/>
  <w16cid:commentId w16cid:paraId="0C0DC316" w16cid:durableId="24773DE0"/>
  <w16cid:commentId w16cid:paraId="68C9C377" w16cid:durableId="24745087"/>
  <w16cid:commentId w16cid:paraId="2802059C" w16cid:durableId="24773DF1"/>
  <w16cid:commentId w16cid:paraId="4D5B2581" w16cid:durableId="24744C01"/>
  <w16cid:commentId w16cid:paraId="47958D82" w16cid:durableId="24773E01"/>
  <w16cid:commentId w16cid:paraId="4842C72C" w16cid:durableId="24744C3A"/>
  <w16cid:commentId w16cid:paraId="74766967" w16cid:durableId="24744F35"/>
  <w16cid:commentId w16cid:paraId="785F464E" w16cid:durableId="24773E27"/>
  <w16cid:commentId w16cid:paraId="1AC86506" w16cid:durableId="24744E7B"/>
  <w16cid:commentId w16cid:paraId="3556E374" w16cid:durableId="24773E59"/>
  <w16cid:commentId w16cid:paraId="6CADB428" w16cid:durableId="24744F72"/>
  <w16cid:commentId w16cid:paraId="0ECEED26" w16cid:durableId="24773E8D"/>
  <w16cid:commentId w16cid:paraId="4BF684E6" w16cid:durableId="24744D71"/>
  <w16cid:commentId w16cid:paraId="1A43D218" w16cid:durableId="24773E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D4B6A7" w14:textId="77777777" w:rsidR="005D357A" w:rsidRDefault="005D357A">
      <w:pPr>
        <w:spacing w:line="240" w:lineRule="auto"/>
      </w:pPr>
      <w:r>
        <w:separator/>
      </w:r>
    </w:p>
  </w:endnote>
  <w:endnote w:type="continuationSeparator" w:id="0">
    <w:p w14:paraId="2C579B5D" w14:textId="77777777" w:rsidR="005D357A" w:rsidRDefault="005D35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0B95BA" w14:textId="77777777" w:rsidR="005D357A" w:rsidRDefault="005D357A">
      <w:pPr>
        <w:spacing w:line="240" w:lineRule="auto"/>
      </w:pPr>
      <w:r>
        <w:separator/>
      </w:r>
    </w:p>
  </w:footnote>
  <w:footnote w:type="continuationSeparator" w:id="0">
    <w:p w14:paraId="294B763F" w14:textId="77777777" w:rsidR="005D357A" w:rsidRDefault="005D357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Brueggemann">
    <w15:presenceInfo w15:providerId="None" w15:userId="Robin Brueggemann"/>
  </w15:person>
  <w15:person w15:author="Elianne Anthea Albath">
    <w15:presenceInfo w15:providerId="AD" w15:userId="S::elianneanthea.albath@unibas.ch::b4e9bfe8-81a8-4bd2-98b0-be3f94622b31"/>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87785"/>
    <w:rsid w:val="00087EE8"/>
    <w:rsid w:val="00090FEF"/>
    <w:rsid w:val="000A2E55"/>
    <w:rsid w:val="000D2F74"/>
    <w:rsid w:val="000F0E4E"/>
    <w:rsid w:val="00123CFF"/>
    <w:rsid w:val="001514FC"/>
    <w:rsid w:val="00164115"/>
    <w:rsid w:val="001D493A"/>
    <w:rsid w:val="001E4FAA"/>
    <w:rsid w:val="001F36CA"/>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87314"/>
    <w:rsid w:val="00396D36"/>
    <w:rsid w:val="003B02B4"/>
    <w:rsid w:val="003B101D"/>
    <w:rsid w:val="003E5AE5"/>
    <w:rsid w:val="00431B5D"/>
    <w:rsid w:val="004A69C7"/>
    <w:rsid w:val="004B1B47"/>
    <w:rsid w:val="004D37AE"/>
    <w:rsid w:val="004F1AA4"/>
    <w:rsid w:val="00526490"/>
    <w:rsid w:val="005341E0"/>
    <w:rsid w:val="005674D3"/>
    <w:rsid w:val="005857EA"/>
    <w:rsid w:val="005A3C15"/>
    <w:rsid w:val="005B2060"/>
    <w:rsid w:val="005B45E9"/>
    <w:rsid w:val="005D357A"/>
    <w:rsid w:val="005F79B6"/>
    <w:rsid w:val="00607D7F"/>
    <w:rsid w:val="00623BC9"/>
    <w:rsid w:val="00632839"/>
    <w:rsid w:val="0063410F"/>
    <w:rsid w:val="00646607"/>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7102"/>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B01002"/>
    <w:rsid w:val="00B11611"/>
    <w:rsid w:val="00B156F0"/>
    <w:rsid w:val="00B621A8"/>
    <w:rsid w:val="00B74CBB"/>
    <w:rsid w:val="00B84373"/>
    <w:rsid w:val="00B8611D"/>
    <w:rsid w:val="00B946D4"/>
    <w:rsid w:val="00BA23BF"/>
    <w:rsid w:val="00BD0123"/>
    <w:rsid w:val="00BF3AE8"/>
    <w:rsid w:val="00C10C06"/>
    <w:rsid w:val="00C62494"/>
    <w:rsid w:val="00C761EC"/>
    <w:rsid w:val="00CD1A2A"/>
    <w:rsid w:val="00D12741"/>
    <w:rsid w:val="00D16297"/>
    <w:rsid w:val="00D47E1E"/>
    <w:rsid w:val="00D52366"/>
    <w:rsid w:val="00D66D67"/>
    <w:rsid w:val="00DA6F65"/>
    <w:rsid w:val="00DC33C5"/>
    <w:rsid w:val="00DD2F24"/>
    <w:rsid w:val="00E0315E"/>
    <w:rsid w:val="00E1247F"/>
    <w:rsid w:val="00E27EB7"/>
    <w:rsid w:val="00E72618"/>
    <w:rsid w:val="00EE5872"/>
    <w:rsid w:val="00F05CC1"/>
    <w:rsid w:val="00F14CC2"/>
    <w:rsid w:val="00F52C19"/>
    <w:rsid w:val="00F63AC2"/>
    <w:rsid w:val="00F65B6C"/>
    <w:rsid w:val="00F710FB"/>
    <w:rsid w:val="00F961A2"/>
    <w:rsid w:val="00FA3C9A"/>
    <w:rsid w:val="00FC00D6"/>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823</Words>
  <Characters>74485</Characters>
  <Application>Microsoft Office Word</Application>
  <DocSecurity>0</DocSecurity>
  <Lines>620</Lines>
  <Paragraphs>1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13</cp:revision>
  <dcterms:created xsi:type="dcterms:W3CDTF">2021-06-16T08:35:00Z</dcterms:created>
  <dcterms:modified xsi:type="dcterms:W3CDTF">2021-06-1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VTeCICn"/&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